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9A01AA" w14:textId="399E3B38" w:rsidR="00BF77D2" w:rsidRDefault="00BF77D2" w:rsidP="00EC039A">
      <w:pPr>
        <w:jc w:val="both"/>
        <w:rPr>
          <w:b/>
          <w:i/>
        </w:rPr>
      </w:pPr>
    </w:p>
    <w:p w14:paraId="7D00C733" w14:textId="792F07E3" w:rsidR="00973150" w:rsidRDefault="00973150" w:rsidP="00365F5D">
      <w:pPr>
        <w:pStyle w:val="Heading1"/>
        <w:jc w:val="center"/>
        <w:rPr>
          <w:i/>
        </w:rPr>
      </w:pPr>
      <w:r>
        <w:t>A general catch comparison method for multi-gear trials</w:t>
      </w:r>
      <w:r w:rsidR="001F355E">
        <w:t>:</w:t>
      </w:r>
      <w:r>
        <w:t xml:space="preserve"> application to </w:t>
      </w:r>
      <w:r w:rsidR="00142E67">
        <w:t xml:space="preserve">a </w:t>
      </w:r>
      <w:r>
        <w:t>quad-rig trawl</w:t>
      </w:r>
      <w:r w:rsidR="00F74BDF">
        <w:t>ing</w:t>
      </w:r>
      <w:r>
        <w:t xml:space="preserve"> </w:t>
      </w:r>
      <w:r w:rsidR="00142E67">
        <w:t xml:space="preserve">fishery for </w:t>
      </w:r>
      <w:r w:rsidR="00FD5F42" w:rsidRPr="00FD5F42">
        <w:rPr>
          <w:i/>
        </w:rPr>
        <w:t>Nephrops</w:t>
      </w:r>
      <w:r w:rsidR="003D5A7F">
        <w:rPr>
          <w:rStyle w:val="CommentReference"/>
          <w:rFonts w:asciiTheme="minorHAnsi" w:eastAsiaTheme="minorHAnsi" w:hAnsiTheme="minorHAnsi" w:cstheme="minorBidi"/>
          <w:color w:val="auto"/>
        </w:rPr>
        <w:commentReference w:id="0"/>
      </w:r>
    </w:p>
    <w:p w14:paraId="6BE0129D" w14:textId="77777777" w:rsidR="0075311F" w:rsidRPr="0075311F" w:rsidRDefault="0075311F" w:rsidP="00AD5DC7"/>
    <w:p w14:paraId="3C56D1FC" w14:textId="77777777" w:rsidR="0075311F" w:rsidRDefault="0075311F" w:rsidP="0075311F">
      <w:pPr>
        <w:jc w:val="both"/>
      </w:pPr>
      <w:r>
        <w:t>Browne, D</w:t>
      </w:r>
      <w:r w:rsidRPr="0021282F">
        <w:rPr>
          <w:vertAlign w:val="superscript"/>
        </w:rPr>
        <w:t>1</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and Keatinge, M</w:t>
      </w:r>
      <w:r w:rsidRPr="0021282F">
        <w:rPr>
          <w:vertAlign w:val="superscript"/>
        </w:rPr>
        <w:t>1</w:t>
      </w:r>
      <w:r>
        <w:t>.</w:t>
      </w:r>
    </w:p>
    <w:p w14:paraId="69C28178" w14:textId="77777777" w:rsidR="0075311F" w:rsidRDefault="0075311F" w:rsidP="0075311F">
      <w:pPr>
        <w:jc w:val="both"/>
      </w:pPr>
      <w:r w:rsidRPr="0021282F">
        <w:rPr>
          <w:vertAlign w:val="superscript"/>
        </w:rPr>
        <w:t>1</w:t>
      </w:r>
      <w:r>
        <w:rPr>
          <w:vertAlign w:val="superscript"/>
        </w:rPr>
        <w:t xml:space="preserve"> </w:t>
      </w:r>
      <w:r>
        <w:t>Irish Sea Fisheries Board (BIM), New Dock Road, Galway, Ireland.</w:t>
      </w:r>
    </w:p>
    <w:p w14:paraId="65EDB906" w14:textId="77777777" w:rsidR="0075311F" w:rsidRPr="005B14C3" w:rsidRDefault="0075311F" w:rsidP="0075311F">
      <w:pPr>
        <w:jc w:val="both"/>
      </w:pPr>
      <w:r>
        <w:rPr>
          <w:vertAlign w:val="superscript"/>
        </w:rPr>
        <w:t xml:space="preserve">2 </w:t>
      </w:r>
      <w:r>
        <w:t>Marine and Freshwater Research Centre, Galway Mayo Institute of Technology (GMIT), Dublin Road, Galway, Ireland.</w:t>
      </w:r>
    </w:p>
    <w:p w14:paraId="3DC69298" w14:textId="77777777" w:rsidR="00E267F5" w:rsidRPr="00365F5D" w:rsidRDefault="00E267F5" w:rsidP="00EC039A">
      <w:pPr>
        <w:jc w:val="both"/>
      </w:pPr>
    </w:p>
    <w:p w14:paraId="3A64D336" w14:textId="5CE7C5DE" w:rsidR="008348C2" w:rsidRDefault="008348C2" w:rsidP="00365F5D">
      <w:pPr>
        <w:pStyle w:val="Heading2"/>
        <w:jc w:val="center"/>
        <w:rPr>
          <w:i/>
        </w:rPr>
      </w:pPr>
      <w:r>
        <w:t>Abstract</w:t>
      </w:r>
    </w:p>
    <w:p w14:paraId="5A3AFB09" w14:textId="32EFA18E" w:rsidR="00235A0C" w:rsidRDefault="00990DAD" w:rsidP="00EC039A">
      <w:pPr>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r w:rsidR="0021282F">
        <w:rPr>
          <w:i/>
        </w:rPr>
        <w:t xml:space="preserve">Norvegicus </w:t>
      </w:r>
      <w:r w:rsidR="00697C57">
        <w:t>outpaced understanding of the catch implications of this new gear technology</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 xml:space="preserve">current modeling methods which include error measurements are limited to two gears. </w:t>
      </w:r>
      <w:r>
        <w:t>Our study provides a robust statistical framework tha</w:t>
      </w:r>
      <w:r w:rsidR="00664FB0">
        <w:t>t</w:t>
      </w:r>
      <w:r>
        <w:t xml:space="preserve"> </w:t>
      </w:r>
      <w:r w:rsidR="00664FB0">
        <w:t>can be applied to two or more gears</w:t>
      </w:r>
      <w:r>
        <w:t xml:space="preserve">, elucidates how covariates may influence </w:t>
      </w:r>
      <w:r w:rsidR="00664FB0">
        <w:t>catch composition</w:t>
      </w:r>
      <w:r>
        <w:t>, and facilitates discussion on gear specific management measures</w:t>
      </w:r>
      <w:r w:rsidR="0021282F">
        <w:t>.</w:t>
      </w:r>
      <w:r w:rsidR="005822D4">
        <w:t xml:space="preserve"> We provide a new general multinomial modeling framework which enables fitting of multivariate normal random effects models in addition to a multivariate response. </w:t>
      </w:r>
      <w:r w:rsidR="00235A0C">
        <w:t>Modeling of catches from four quad-rig cod-ends with four different mesh sizes revealed significant effects of n</w:t>
      </w:r>
      <w:r w:rsidR="005822D4">
        <w:t xml:space="preserve">et position, total cod-end weight 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1F82792A" w14:textId="23BD5D9D" w:rsidR="00BF77D2" w:rsidRDefault="001F355E" w:rsidP="00EC039A">
      <w:pPr>
        <w:jc w:val="both"/>
        <w:rPr>
          <w:i/>
        </w:rPr>
      </w:pPr>
      <w:r w:rsidRPr="00365F5D">
        <w:rPr>
          <w:i/>
        </w:rPr>
        <w:t>Keywords</w:t>
      </w:r>
    </w:p>
    <w:p w14:paraId="2775445C" w14:textId="1B87BADF" w:rsidR="00C235B0" w:rsidRDefault="0075311F" w:rsidP="00AD5DC7">
      <w:pPr>
        <w:pStyle w:val="Heading2"/>
        <w:numPr>
          <w:ilvl w:val="0"/>
          <w:numId w:val="0"/>
        </w:numPr>
      </w:pPr>
      <w:r>
        <w:rPr>
          <w:i/>
        </w:rPr>
        <w:t xml:space="preserve">Catch comparison; gear </w:t>
      </w:r>
      <w:commentRangeStart w:id="1"/>
      <w:r>
        <w:rPr>
          <w:i/>
        </w:rPr>
        <w:t>technology</w:t>
      </w:r>
      <w:commentRangeEnd w:id="1"/>
      <w:r w:rsidR="005744A2">
        <w:rPr>
          <w:rStyle w:val="CommentReference"/>
        </w:rPr>
        <w:commentReference w:id="1"/>
      </w:r>
      <w:r>
        <w:rPr>
          <w:i/>
        </w:rPr>
        <w:t>;</w:t>
      </w:r>
      <w:r w:rsidR="00C235B0">
        <w:br w:type="page"/>
      </w:r>
    </w:p>
    <w:p w14:paraId="060E9A47" w14:textId="4FE1E0AE" w:rsidR="00AF7DAD" w:rsidRPr="00365F5D" w:rsidRDefault="00AF7DAD" w:rsidP="00365F5D">
      <w:pPr>
        <w:pStyle w:val="Heading2"/>
      </w:pPr>
      <w:r>
        <w:lastRenderedPageBreak/>
        <w:t>Introduction</w:t>
      </w:r>
    </w:p>
    <w:p w14:paraId="60F9EA4E" w14:textId="37CD61A4" w:rsidR="007304E1" w:rsidRDefault="00FD5F42" w:rsidP="007304E1">
      <w:pPr>
        <w:jc w:val="both"/>
      </w:pPr>
      <w:r w:rsidRPr="00FD5F42">
        <w:rPr>
          <w:i/>
        </w:rPr>
        <w:t>Nephrops</w:t>
      </w:r>
      <w:r w:rsidR="007304E1">
        <w:rPr>
          <w:i/>
        </w:rPr>
        <w:t xml:space="preserve"> Norvegicus</w:t>
      </w:r>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AD5DC7">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AD5DC7">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7304E1">
        <w:rPr>
          <w:noProof/>
        </w:rPr>
        <w:t>(Ungfors</w:t>
      </w:r>
      <w:r w:rsidR="007304E1">
        <w:rPr>
          <w:i/>
          <w:noProof/>
        </w:rPr>
        <w:t xml:space="preserve"> et al.</w:t>
      </w:r>
      <w:r w:rsidR="007304E1">
        <w:rPr>
          <w:noProof/>
        </w:rPr>
        <w:t>,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C419CE" w:rsidRPr="00AD5DC7">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C419CE" w:rsidRPr="00AD5DC7">
        <w:rPr>
          <w:noProof/>
        </w:rPr>
        <w:t>(Cosgrove</w:t>
      </w:r>
      <w:r w:rsidR="00C419CE" w:rsidRPr="00AD5DC7">
        <w:rPr>
          <w:i/>
          <w:noProof/>
        </w:rPr>
        <w:t xml:space="preserve"> et al.</w:t>
      </w:r>
      <w:r w:rsidR="00C419CE" w:rsidRPr="00AD5DC7">
        <w:rPr>
          <w:noProof/>
        </w:rPr>
        <w:t>, 2015)</w:t>
      </w:r>
      <w:r w:rsidR="00C419CE" w:rsidRPr="00AD5DC7">
        <w:fldChar w:fldCharType="end"/>
      </w:r>
      <w:r w:rsidR="002D20D9" w:rsidRPr="00AD5DC7">
        <w:t xml:space="preserve">. </w:t>
      </w:r>
      <w:r w:rsidR="00036647" w:rsidRPr="00AD5DC7">
        <w:t xml:space="preserve">The use of four </w:t>
      </w:r>
      <w:r w:rsidR="007304E1" w:rsidRPr="00AD5DC7">
        <w:t>rigs known as quad-rig</w:t>
      </w:r>
      <w:r w:rsidR="003E631A" w:rsidRPr="00AD5DC7">
        <w:t xml:space="preserve"> trawling (Figure 1) </w:t>
      </w:r>
      <w:r w:rsidR="007304E1" w:rsidRPr="00AD5DC7">
        <w:t>commenced in 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2D20D9">
        <w:t>).</w:t>
      </w:r>
      <w:r w:rsidR="00365F5D">
        <w:t xml:space="preserve"> </w:t>
      </w:r>
    </w:p>
    <w:p w14:paraId="6E9EAABE" w14:textId="13BFA0AB" w:rsidR="00292BAC" w:rsidRDefault="007304E1" w:rsidP="007304E1">
      <w:pPr>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3E631A">
        <w:instrText xml:space="preserve"> ADDIN EN.CITE &lt;EndNote&gt;&lt;Cite&gt;&lt;Author&gt;Montgomerie&lt;/Author&gt;&lt;Year&gt;2015&lt;/Year&gt;&lt;RecNum&gt;657&lt;/RecNum&gt;&lt;DisplayText&gt;(Montgomerie, 2015)&lt;/DisplayText&gt;&lt;record&gt;&lt;rec-number&gt;657&lt;/rec-number&gt;&lt;foreign-keys&gt;&lt;key app="EN" db-id="xax5v99p909t04eax0qpx5zu9ddad5erz5fw" timestamp="1448884249"&gt;657&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2A2524">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PHN0eWxlIGZhY2U9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</w:fldData>
        </w:fldChar>
      </w:r>
      <w:r w:rsidR="00AD5DC7">
        <w:instrText xml:space="preserve"> ADDIN EN.CITE </w:instrText>
      </w:r>
      <w:r w:rsidR="00AD5DC7">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PHN0eWxlIGZhY2U9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</w:fldData>
        </w:fldChar>
      </w:r>
      <w:r w:rsidR="00AD5DC7">
        <w:instrText xml:space="preserve"> ADDIN EN.CITE.DATA </w:instrText>
      </w:r>
      <w:r w:rsidR="00AD5DC7">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0EBE93AC" w:rsidR="00214984" w:rsidRDefault="004200B6" w:rsidP="00F55F06">
      <w:pPr>
        <w:jc w:val="both"/>
      </w:pPr>
      <w:r>
        <w:t xml:space="preserve">Gear modifications to reduce </w:t>
      </w:r>
      <w:commentRangeStart w:id="2"/>
      <w:proofErr w:type="spellStart"/>
      <w:r>
        <w:t>bycatch</w:t>
      </w:r>
      <w:commentRangeEnd w:id="2"/>
      <w:proofErr w:type="spellEnd"/>
      <w:r w:rsidR="00AD38AA">
        <w:rPr>
          <w:rStyle w:val="CommentReference"/>
        </w:rPr>
        <w:commentReference w:id="2"/>
      </w:r>
      <w:r w:rsidR="00D36D0A">
        <w:t xml:space="preserve"> are generally assessed using either selectivity </w: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 </w:instrText>
      </w:r>
      <w:r w:rsidR="00551802">
        <w:fldChar w:fldCharType="begin">
          <w:fldData xml:space="preserve">PEVuZE5vdGU+PENpdGU+PEF1dGhvcj5NaWxsYXI8L0F1dGhvcj48WWVhcj4xOTkyPC9ZZWFyPjxS
ZWNOdW0+NjMyPC9SZWNOdW0+PFByZWZpeD5lLmcuIDwvUHJlZml4PjxEaXNwbGF5VGV4dD4oZS5n
LiBNY0NsYW5haGFuIGFuZCBNYW5naSwgMjAwNDsgTWlsbGFyLCAxOTkyOyBNaWxsYXIgYW5kIEZy
eWVyLCAxOTk5OyBNaWxsYXIgYW5kIFdhbHNoLCAxOTkyKTwvRGlzcGxheVRleHQ+PHJlY29yZD48
cmVjLW51bWJlcj42MzI8L3JlYy1udW1iZXI+PGZvcmVpZ24ta2V5cz48a2V5IGFwcD0iRU4iIGRi
LWlkPSJ4YXg1djk5cDkwOXQwNGVheDBxcHg1enU5ZGRhZDVlcno1ZnciIHRpbWVzdGFtcD0iMTQ0
NTUxMTAwOCI+NjMy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Y0NDwvUmVjTnVtPjxyZWNvcmQ+PHJlYy1udW1iZXI+
NjQ0PC9yZWMtbnVtYmVyPjxmb3JlaWduLWtleXM+PGtleSBhcHA9IkVOIiBkYi1pZD0ieGF4NXY5
OXA5MDl0MDRlYXgwcXB4NXp1OWRkYWQ1ZXJ6NWZ3IiB0aW1lc3RhbXA9IjE0NDc4MzcxNzAiPjY0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L3JlbGF0ZWQtdXJscz48L3VybHM+PGVsZWN0cm9u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</w:fldData>
        </w:fldChar>
      </w:r>
      <w:r w:rsidR="00551802">
        <w:instrText xml:space="preserve"> ADDIN EN.CITE.DATA </w:instrText>
      </w:r>
      <w:r w:rsidR="00551802">
        <w:fldChar w:fldCharType="end"/>
      </w:r>
      <w:r w:rsidR="00551802">
        <w:fldChar w:fldCharType="separate"/>
      </w:r>
      <w:r w:rsidR="00551802">
        <w:rPr>
          <w:noProof/>
        </w:rPr>
        <w:t>(e.g. McClanahan and Mangi, 2004; Millar, 1992; Millar and Fryer, 1999; Millar and Walsh, 1992)</w:t>
      </w:r>
      <w:r w:rsidR="00551802">
        <w:fldChar w:fldCharType="end"/>
      </w:r>
      <w:r w:rsidR="00551802">
        <w:t xml:space="preserve"> or catch comparison </w:t>
      </w:r>
      <w:r w:rsidR="00551802">
        <w:fldChar w:fldCharType="begin">
          <w:fldData xml:space="preserve">PEVuZE5vdGU+PENpdGU+PEF1dGhvcj5Ib2xzdDwvQXV0aG9yPjxZZWFyPjIwMDk8L1llYXI+PFJl
Y051bT42Njc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NjY3PC9yZWMtbnVtYmVyPjxmb3JlaWduLWtleXM+PGtleSBhcHA9IkVO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</w:fldData>
        </w:fldChar>
      </w:r>
      <w:r w:rsidR="000E75A5">
        <w:instrText xml:space="preserve"> ADDIN EN.CITE </w:instrText>
      </w:r>
      <w:r w:rsidR="000E75A5">
        <w:fldChar w:fldCharType="begin">
          <w:fldData xml:space="preserve">PEVuZE5vdGU+PENpdGU+PEF1dGhvcj5Ib2xzdDwvQXV0aG9yPjxZZWFyPjIwMDk8L1llYXI+PFJl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</w:fldData>
        </w:fldChar>
      </w:r>
      <w:r w:rsidR="000E75A5">
        <w:instrText xml:space="preserve"> ADDIN EN.CITE.DATA </w:instrText>
      </w:r>
      <w:r w:rsidR="000E75A5">
        <w:fldChar w:fldCharType="end"/>
      </w:r>
      <w:r w:rsidR="00551802">
        <w:fldChar w:fldCharType="separate"/>
      </w:r>
      <w:r w:rsidR="000E75A5">
        <w:rPr>
          <w:noProof/>
        </w:rPr>
        <w:t>(e.g. Holst and Revill, 2009; Krag</w:t>
      </w:r>
      <w:r w:rsidR="000E75A5" w:rsidRPr="000E75A5">
        <w:rPr>
          <w:i/>
          <w:noProof/>
        </w:rPr>
        <w:t xml:space="preserve"> et al.</w:t>
      </w:r>
      <w:r w:rsidR="000E75A5">
        <w:rPr>
          <w:noProof/>
        </w:rPr>
        <w:t>, 2014; Sangster and Breen, 1998; van Marlen</w:t>
      </w:r>
      <w:r w:rsidR="000E75A5" w:rsidRPr="000E75A5">
        <w:rPr>
          <w:i/>
          <w:noProof/>
        </w:rPr>
        <w:t xml:space="preserve"> et al.</w:t>
      </w:r>
      <w:r w:rsidR="000E75A5">
        <w:rPr>
          <w:noProof/>
        </w:rPr>
        <w:t>,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0E75A5">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 xml:space="preserve">provides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0E75A5">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756F34">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18488EC" w:rsidR="003716A1" w:rsidRDefault="008C66EB" w:rsidP="00F55F06">
      <w:pPr>
        <w:jc w:val="both"/>
        <w:rPr>
          <w:noProof/>
        </w:rPr>
      </w:pPr>
      <w:r>
        <w:t xml:space="preserve">Here, we 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robust statistical framework that incorporates the multivariate response, elucidates how </w:t>
      </w:r>
      <w:r w:rsidR="003716A1">
        <w:lastRenderedPageBreak/>
        <w:t xml:space="preserve">covariates may influence </w:t>
      </w:r>
      <w:r w:rsidR="00664FB0">
        <w:t>catch composition</w:t>
      </w:r>
      <w:r w:rsidR="003716A1">
        <w:t>, and facilitates discussion on gear specific management measures.</w:t>
      </w:r>
    </w:p>
    <w:p w14:paraId="5243C8A4" w14:textId="77777777" w:rsidR="007734BD" w:rsidRDefault="007734BD" w:rsidP="00F24DAD">
      <w:pPr>
        <w:jc w:val="both"/>
      </w:pPr>
    </w:p>
    <w:p w14:paraId="0D750A55" w14:textId="57B05904" w:rsidR="00844D2A" w:rsidRPr="00844D2A" w:rsidRDefault="006223F3" w:rsidP="00214984">
      <w:pPr>
        <w:pStyle w:val="Heading2"/>
        <w:rPr>
          <w:b/>
        </w:rPr>
      </w:pPr>
      <w:r>
        <w:rPr>
          <w:b/>
        </w:rPr>
        <w:t xml:space="preserve">Materials and </w:t>
      </w:r>
      <w:r w:rsidR="00844D2A" w:rsidRPr="00844D2A">
        <w:rPr>
          <w:b/>
        </w:rPr>
        <w:t>Method</w:t>
      </w:r>
      <w:r>
        <w:rPr>
          <w:b/>
        </w:rPr>
        <w:t>s</w:t>
      </w:r>
    </w:p>
    <w:p w14:paraId="22EEA032" w14:textId="03BC23D0" w:rsidR="00F24DAD" w:rsidRDefault="00F24DAD" w:rsidP="0007625E">
      <w:pPr>
        <w:jc w:val="both"/>
        <w:rPr>
          <w:noProof/>
        </w:rPr>
      </w:pPr>
    </w:p>
    <w:p w14:paraId="5E03C94C" w14:textId="37847289" w:rsidR="00F24DAD" w:rsidRDefault="00F24DAD" w:rsidP="0007625E">
      <w:pPr>
        <w:jc w:val="both"/>
        <w:rPr>
          <w:noProof/>
        </w:rPr>
      </w:pPr>
      <w:r>
        <w:rPr>
          <w:noProof/>
        </w:rPr>
        <w:t xml:space="preserve">Addressing the particular requirements of catch comparison in quad-rig trials required a modified trial design and modelling framework.  </w:t>
      </w:r>
    </w:p>
    <w:p w14:paraId="5E1A0EAF" w14:textId="6F2AB979" w:rsidR="00844D2A" w:rsidRPr="00844D2A" w:rsidRDefault="00AF7DAD" w:rsidP="00F24DAD">
      <w:pPr>
        <w:pStyle w:val="Heading3"/>
      </w:pPr>
      <w:r w:rsidRPr="00F24DAD">
        <w:rPr>
          <w:rStyle w:val="Heading4Char"/>
        </w:rPr>
        <w:t>Trial design</w:t>
      </w:r>
    </w:p>
    <w:p w14:paraId="26E06A0D" w14:textId="159D1930" w:rsidR="00EA453A" w:rsidRDefault="00F24DAD" w:rsidP="00A82628">
      <w:pPr>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VIIa, between 18</w:t>
      </w:r>
      <w:r w:rsidR="0017449E">
        <w:t xml:space="preserve"> </w:t>
      </w:r>
      <w:r w:rsidR="00190D44">
        <w:t>-2</w:t>
      </w:r>
      <w:r w:rsidR="00AC1BBC">
        <w:t>1</w:t>
      </w:r>
      <w:r w:rsidR="0017449E">
        <w:t xml:space="preserve"> </w:t>
      </w:r>
      <w:r w:rsidR="00190D44">
        <w:t>July</w:t>
      </w:r>
      <w:r w:rsidR="0022121B">
        <w:t xml:space="preserve"> 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omega mesh gauge measurements of 70.8, 80.8, 92.6 and 103.0 mm.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r w:rsidR="00F105AF">
        <w:t>Corresponding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B52DDD">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B52DDD">
        <w:rPr>
          <w:noProof/>
        </w:rPr>
        <w:t>(Cosgrove</w:t>
      </w:r>
      <w:r w:rsidR="00B52DDD" w:rsidRPr="00B52DDD">
        <w:rPr>
          <w:i/>
          <w:noProof/>
        </w:rPr>
        <w:t xml:space="preserve"> et al.</w:t>
      </w:r>
      <w:r w:rsidR="00B52DDD">
        <w:rPr>
          <w:noProof/>
        </w:rPr>
        <w:t>, 2015)</w:t>
      </w:r>
      <w:r w:rsidR="00B52DDD">
        <w:fldChar w:fldCharType="end"/>
      </w:r>
      <w:r w:rsidR="0053746D">
        <w:t xml:space="preserve">. </w:t>
      </w:r>
    </w:p>
    <w:p w14:paraId="0A513EAE" w14:textId="52D64849" w:rsidR="00EA453A" w:rsidRDefault="00EA453A" w:rsidP="00A82628">
      <w:pPr>
        <w:jc w:val="both"/>
      </w:pPr>
    </w:p>
    <w:p w14:paraId="10F90D7A" w14:textId="0ECFF23F" w:rsidR="00511BDF" w:rsidRPr="00986DC7" w:rsidRDefault="00986DC7" w:rsidP="00C22FB2">
      <w:pPr>
        <w:pStyle w:val="Heading3"/>
        <w:jc w:val="both"/>
      </w:pPr>
      <w:r w:rsidRPr="006421F8">
        <w:t>Model development</w:t>
      </w:r>
    </w:p>
    <w:p w14:paraId="767089A5" w14:textId="0C257632" w:rsidR="00511BDF" w:rsidRDefault="00511BDF" w:rsidP="00C22FB2">
      <w:pPr>
        <w:jc w:val="both"/>
      </w:pPr>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sidR="00FD5F42" w:rsidRPr="00FD5F42">
        <w:rPr>
          <w:i/>
          <w:lang w:val="en-US"/>
        </w:rPr>
        <w:t>Nephrops</w:t>
      </w:r>
      <w:r>
        <w:rPr>
          <w:i/>
          <w:lang w:val="en-US"/>
        </w:rPr>
        <w:t xml:space="preserve">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haul </w:t>
      </w:r>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2B491F56" w:rsidR="00511BDF" w:rsidRDefault="00511BDF" w:rsidP="00C22FB2">
      <w:pPr>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w:t>
      </w:r>
      <w:r w:rsidR="00A316F7">
        <w:rPr>
          <w:lang w:val="en-US"/>
        </w:rPr>
        <w:fldChar w:fldCharType="begin"/>
      </w:r>
      <w:r w:rsidR="00A316F7">
        <w:rPr>
          <w:lang w:val="en-US"/>
        </w:rPr>
        <w:instrText xml:space="preserve"> ADDIN EN.CITE &lt;EndNote&gt;&lt;Cite&gt;&lt;Author&gt;Agresti&lt;/Author&gt;&lt;Year&gt;2002&lt;/Year&gt;&lt;RecNum&gt;660&lt;/RecNum&gt;&lt;DisplayText&gt;(Agresti, 2002)&lt;/DisplayText&gt;&lt;record&gt;&lt;rec-number&gt;660&lt;/rec-number&gt;&lt;foreign-keys&gt;&lt;key app="EN" db-id="xax5v99p909t04eax0qpx5zu9ddad5erz5fw" timestamp="1448895824"&gt;660&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511BDF">
      <w:pPr>
        <w:jc w:val="center"/>
      </w:pPr>
      <m:oMath>
        <m:r>
          <w:rPr>
            <w:rFonts w:ascii="Cambria Math" w:hAnsi="Cambria Math"/>
          </w:rPr>
          <w:lastRenderedPageBreak/>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5F5C1F7" w14:textId="77777777" w:rsidR="00511BDF" w:rsidRDefault="00511BDF" w:rsidP="00511BDF">
      <w:pPr>
        <w:rPr>
          <w:lang w:val="en-US"/>
        </w:rPr>
      </w:pPr>
      <w:r>
        <w:rPr>
          <w:lang w:val="en-US"/>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xml:space="preserve">, implying 3 parameters in the basic model. </w:t>
      </w:r>
    </w:p>
    <w:p w14:paraId="301EDED9" w14:textId="77777777" w:rsidR="00511BDF" w:rsidRPr="00194132" w:rsidRDefault="00511BDF" w:rsidP="00C22FB2">
      <w:pPr>
        <w:pStyle w:val="Heading4"/>
        <w:jc w:val="both"/>
        <w:rPr>
          <w:lang w:val="en-US"/>
        </w:rPr>
      </w:pPr>
      <w:r w:rsidRPr="00194132">
        <w:rPr>
          <w:lang w:val="en-US"/>
        </w:rPr>
        <w:t>Covariates</w:t>
      </w:r>
    </w:p>
    <w:p w14:paraId="2B57F490" w14:textId="77777777" w:rsidR="00511BDF" w:rsidRDefault="00511BDF" w:rsidP="00C22FB2">
      <w:pPr>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r>
        <w:rPr>
          <w:vertAlign w:val="superscript"/>
          <w:lang w:val="en-US"/>
        </w:rPr>
        <w:t>th</w:t>
      </w:r>
      <w:r>
        <w:rPr>
          <w:lang w:val="en-US"/>
        </w:rPr>
        <w:t xml:space="preserve"> observation (row):</w:t>
      </w:r>
    </w:p>
    <w:p w14:paraId="684E07F6" w14:textId="77777777" w:rsidR="00511BDF" w:rsidRDefault="00511BDF" w:rsidP="00511BDF"/>
    <w:p w14:paraId="1494456E" w14:textId="77777777" w:rsidR="00511BDF" w:rsidRDefault="00F7075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sup>
                    </m:sSup>
                  </m:e>
                </m:nary>
              </m:e>
            </m:d>
          </m:den>
        </m:f>
      </m:oMath>
      <w:r w:rsidR="00511BDF">
        <w:rPr>
          <w:lang w:val="en-US"/>
        </w:rPr>
        <w:t>,</w:t>
      </w:r>
      <w:r w:rsidR="00511BDF">
        <w:rPr>
          <w:lang w:val="en-US"/>
        </w:rPr>
        <w:tab/>
      </w:r>
      <w:r w:rsidR="00511BDF">
        <w:rPr>
          <w:lang w:val="en-US"/>
        </w:rPr>
        <w:tab/>
        <w:t>(2)</w:t>
      </w:r>
    </w:p>
    <w:p w14:paraId="1738575E" w14:textId="2845312C" w:rsidR="00511BDF" w:rsidRDefault="00511BDF" w:rsidP="00C22FB2">
      <w:pPr>
        <w:jc w:val="both"/>
        <w:rPr>
          <w:lang w:val="en-US"/>
        </w:rPr>
      </w:pPr>
      <w:r>
        <w:rPr>
          <w:lang w:val="en-US"/>
        </w:rPr>
        <w:t xml:space="preserve">wher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w:t>
      </w:r>
      <w:r w:rsidR="000E75A5">
        <w:rPr>
          <w:lang w:val="en-US"/>
        </w:rPr>
        <w:fldChar w:fldCharType="begin"/>
      </w:r>
      <w:r w:rsidR="000E75A5">
        <w:rPr>
          <w:lang w:val="en-US"/>
        </w:rPr>
        <w:instrText xml:space="preserve"> ADDIN EN.CITE &lt;EndNote&gt;&lt;Cite&gt;&lt;Author&gt;Greene&lt;/Author&gt;&lt;Year&gt;2000&lt;/Year&gt;&lt;RecNum&gt;664&lt;/RecNum&gt;&lt;DisplayText&gt;(Greene, 2000)&lt;/DisplayText&gt;&lt;record&gt;&lt;rec-number&gt;664&lt;/rec-number&gt;&lt;foreign-keys&gt;&lt;key app="EN" db-id="xax5v99p909t04eax0qpx5zu9ddad5erz5fw" timestamp="1448895824"&gt;664&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and can thus be considered a choice-specific attributes. Choice-specific variables in a multinomial setting are typically modelled as conditional logit models</w:t>
      </w:r>
      <w:r w:rsidR="000E75A5">
        <w:rPr>
          <w:lang w:val="en-US"/>
        </w:rPr>
        <w:t xml:space="preserve"> </w:t>
      </w:r>
      <w:r w:rsidR="000E75A5">
        <w:rPr>
          <w:lang w:val="en-US"/>
        </w:rPr>
        <w:fldChar w:fldCharType="begin"/>
      </w:r>
      <w:r w:rsidR="000E75A5">
        <w:rPr>
          <w:lang w:val="en-US"/>
        </w:rPr>
        <w:instrText xml:space="preserve"> ADDIN EN.CITE &lt;EndNote&gt;&lt;Cite&gt;&lt;Author&gt;McFadden&lt;/Author&gt;&lt;Year&gt;1973&lt;/Year&gt;&lt;RecNum&gt;669&lt;/RecNum&gt;&lt;DisplayText&gt;(McFadden, 1973)&lt;/DisplayText&gt;&lt;record&gt;&lt;rec-number&gt;669&lt;/rec-number&gt;&lt;foreign-keys&gt;&lt;key app="EN" db-id="xax5v99p909t04eax0qpx5zu9ddad5erz5fw" timestamp="1448895824"&gt;66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p>
    <w:p w14:paraId="677C72C9" w14:textId="77777777" w:rsidR="00511BDF" w:rsidRPr="00194132" w:rsidRDefault="00F70752" w:rsidP="00511BDF">
      <w:pPr>
        <w:jc w:val="center"/>
        <w:rPr>
          <w:lang w:val="en-US"/>
        </w:rP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sup>
                    </m:sSup>
                  </m:e>
                </m:nary>
              </m:e>
            </m:d>
          </m:den>
        </m:f>
      </m:oMath>
      <w:r w:rsidR="00511BDF">
        <w:t xml:space="preserve"> </w:t>
      </w:r>
      <w:r w:rsidR="00511BDF">
        <w:tab/>
        <w:t>(3)</w:t>
      </w:r>
    </w:p>
    <w:p w14:paraId="2C4C675B" w14:textId="77777777" w:rsidR="00511BDF" w:rsidRPr="00FF6A92" w:rsidRDefault="00511BDF" w:rsidP="00C22FB2">
      <w:pPr>
        <w:pStyle w:val="Heading4"/>
        <w:jc w:val="both"/>
        <w:rPr>
          <w:lang w:val="en-US"/>
        </w:rPr>
      </w:pPr>
      <w:r w:rsidRPr="00FF6A92">
        <w:rPr>
          <w:lang w:val="en-US"/>
        </w:rPr>
        <w:t>Subsampling offset</w:t>
      </w:r>
    </w:p>
    <w:p w14:paraId="0A25DBD6" w14:textId="4D7046E2" w:rsidR="00511BDF" w:rsidRDefault="00511BDF" w:rsidP="00C22FB2">
      <w:pPr>
        <w:jc w:val="both"/>
      </w:pPr>
      <w:r>
        <w:rPr>
          <w:lang w:val="en-US"/>
        </w:rPr>
        <w:t>As the counts are sub-sampled, it is also necessary to include an offset for the proportion of the catch in each cod-end sampled</w:t>
      </w:r>
      <w:r w:rsidR="000E75A5">
        <w:rPr>
          <w:lang w:val="en-US"/>
        </w:rPr>
        <w:t xml:space="preserve"> </w:t>
      </w:r>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0E75A5">
        <w:rPr>
          <w:lang w:val="en-US"/>
        </w:rPr>
        <w:instrText xml:space="preserve"> ADDIN EN.CITE &lt;EndNote&gt;&lt;Cite&gt;&lt;Author&gt;Holst&lt;/Author&gt;&lt;Year&gt;2009&lt;/Year&gt;&lt;RecNum&gt;667&lt;/RecNum&gt;&lt;DisplayText&gt;(Holst and Revill, 2009)&lt;/DisplayText&gt;&lt;record&gt;&lt;rec-number&gt;667&lt;/rec-number&gt;&lt;foreign-keys&gt;&lt;key app="EN" db-id="xax5v99p909t04eax0qpx5zu9ddad5erz5fw" timestamp="1448895824"&gt;667&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w:t>
      </w:r>
      <w:commentRangeStart w:id="3"/>
      <w:r>
        <w:rPr>
          <w:lang w:val="en-US"/>
        </w:rPr>
        <w:t>th</w:t>
      </w:r>
      <w:ins w:id="4" w:author="Windows User" w:date="2015-11-30T17:16:00Z">
        <w:r w:rsidR="00AD38AA">
          <w:rPr>
            <w:lang w:val="en-US"/>
          </w:rPr>
          <w:t>is</w:t>
        </w:r>
      </w:ins>
      <w:del w:id="5" w:author="Windows User" w:date="2015-11-30T17:16:00Z">
        <w:r w:rsidDel="00AD38AA">
          <w:rPr>
            <w:lang w:val="en-US"/>
          </w:rPr>
          <w:delText>e</w:delText>
        </w:r>
      </w:del>
      <w:commentRangeEnd w:id="3"/>
      <w:r w:rsidR="00AD38AA">
        <w:rPr>
          <w:rStyle w:val="CommentReference"/>
        </w:rPr>
        <w:commentReference w:id="3"/>
      </w:r>
      <w:r>
        <w:rPr>
          <w:lang w:val="en-US"/>
        </w:rPr>
        <w:t xml:space="preserve"> is given by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p>
    <w:p w14:paraId="696F690C" w14:textId="77777777" w:rsidR="00511BDF" w:rsidRDefault="00F7075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sup>
                    </m:sSup>
                  </m:e>
                </m:nary>
              </m:e>
            </m:d>
          </m:den>
        </m:f>
      </m:oMath>
      <w:r w:rsidR="00511BDF">
        <w:rPr>
          <w:lang w:val="en-US"/>
        </w:rPr>
        <w:t>,</w:t>
      </w:r>
      <w:r w:rsidR="00511BDF">
        <w:rPr>
          <w:lang w:val="en-US"/>
        </w:rPr>
        <w:tab/>
      </w:r>
      <w:r w:rsidR="00511BDF">
        <w:rPr>
          <w:lang w:val="en-US"/>
        </w:rPr>
        <w:tab/>
        <w:t xml:space="preserve">(4) </w:t>
      </w:r>
    </w:p>
    <w:p w14:paraId="721DD60F" w14:textId="77777777" w:rsidR="00511BDF" w:rsidRDefault="00511BDF" w:rsidP="00511BDF"/>
    <w:p w14:paraId="7DAA0272" w14:textId="652D725D" w:rsidR="00511BDF" w:rsidRDefault="00457BCB" w:rsidP="00C22FB2">
      <w:pPr>
        <w:jc w:val="both"/>
      </w:pPr>
      <w:commentRangeStart w:id="6"/>
      <w:r>
        <w:rPr>
          <w:i/>
          <w:lang w:val="en-US"/>
        </w:rPr>
        <w:t>Multinomial random effects</w:t>
      </w:r>
      <w:commentRangeEnd w:id="6"/>
      <w:r w:rsidR="00AD38AA">
        <w:rPr>
          <w:rStyle w:val="CommentReference"/>
        </w:rPr>
        <w:commentReference w:id="6"/>
      </w:r>
    </w:p>
    <w:p w14:paraId="7E2CB922" w14:textId="11CDA602" w:rsidR="00511BDF" w:rsidRDefault="00511BDF" w:rsidP="00C22FB2">
      <w:pPr>
        <w:jc w:val="both"/>
      </w:pPr>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however, there is often more variability in the counts than the mean-</w:t>
      </w:r>
      <w:r>
        <w:rPr>
          <w:lang w:val="en-US"/>
        </w:rPr>
        <w:lastRenderedPageBreak/>
        <w:t>variance (and covariance) allows for, which is termed overdispersion</w:t>
      </w:r>
      <w:r w:rsidR="000E75A5">
        <w:rPr>
          <w:lang w:val="en-US"/>
        </w:rPr>
        <w:t xml:space="preserve"> </w:t>
      </w:r>
      <w:r w:rsidR="000E75A5">
        <w:rPr>
          <w:lang w:val="en-US"/>
        </w:rPr>
        <w:fldChar w:fldCharType="begin"/>
      </w:r>
      <w:r w:rsidR="000E75A5">
        <w:rPr>
          <w:lang w:val="en-US"/>
        </w:rPr>
        <w:instrText xml:space="preserve"> ADDIN EN.CITE &lt;EndNote&gt;&lt;Cite&gt;&lt;Author&gt;Hinde&lt;/Author&gt;&lt;Year&gt;1998&lt;/Year&gt;&lt;RecNum&gt;666&lt;/RecNum&gt;&lt;DisplayText&gt;(Hinde and Demétrio, 1998)&lt;/DisplayText&gt;&lt;record&gt;&lt;rec-number&gt;666&lt;/rec-number&gt;&lt;foreign-keys&gt;&lt;key app="EN" db-id="xax5v99p909t04eax0qpx5zu9ddad5erz5fw" timestamp="1448895824"&gt;666&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uncaptured variability or clustering, in particular haul-level variability not accounted for when the observations are treated as independent multinomials. Overdispersion was tested for in the best fitting multinomial model by testing the residual deviance on a chi-squared distribution with the residual degrees of freedom (Paul et al. 1989). </w:t>
      </w:r>
    </w:p>
    <w:p w14:paraId="14C758F2" w14:textId="2046D660" w:rsidR="00511BDF" w:rsidRDefault="00511BDF" w:rsidP="00C22FB2">
      <w:pPr>
        <w:jc w:val="both"/>
      </w:pPr>
      <w:r>
        <w:rPr>
          <w:lang w:val="en-US"/>
        </w:rPr>
        <w:t>Given that the observations are clustered by hauls, the approach we focus on for accounting for extra-multinomial variability is to include random effects in the model</w:t>
      </w:r>
      <w:r w:rsidR="000E75A5">
        <w:rPr>
          <w:lang w:val="en-US"/>
        </w:rPr>
        <w:t xml:space="preserve"> </w:t>
      </w:r>
      <w:r>
        <w:rPr>
          <w:lang w:val="en-US"/>
        </w:rPr>
        <w:t xml:space="preserve">. Multinomial random effects include the baseline category logit random effects model </w:t>
      </w:r>
      <w:r w:rsidR="000E75A5">
        <w:rPr>
          <w:lang w:val="en-US"/>
        </w:rPr>
        <w:fldChar w:fldCharType="begin"/>
      </w:r>
      <w:r w:rsidR="000E75A5">
        <w:rPr>
          <w:lang w:val="en-US"/>
        </w:rPr>
        <w:instrText xml:space="preserve"> ADDIN EN.CITE &lt;EndNote&gt;&lt;Cite&gt;&lt;Author&gt;Hartzel&lt;/Author&gt;&lt;Year&gt;2001&lt;/Year&gt;&lt;RecNum&gt;665&lt;/RecNum&gt;&lt;DisplayText&gt;(Hartzel&lt;style face="italic"&gt; et al.&lt;/style&gt;, 2001)&lt;/DisplayText&gt;&lt;record&gt;&lt;rec-number&gt;665&lt;/rec-number&gt;&lt;foreign-keys&gt;&lt;key app="EN" db-id="xax5v99p909t04eax0qpx5zu9ddad5erz5fw" timestamp="1448895824"&gt;665&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0E75A5">
        <w:rPr>
          <w:noProof/>
          <w:lang w:val="en-US"/>
        </w:rPr>
        <w:t>(Hartzel</w:t>
      </w:r>
      <w:r w:rsidR="000E75A5" w:rsidRPr="000E75A5">
        <w:rPr>
          <w:i/>
          <w:noProof/>
          <w:lang w:val="en-US"/>
        </w:rPr>
        <w:t xml:space="preserve"> et al.</w:t>
      </w:r>
      <w:r w:rsidR="000E75A5">
        <w:rPr>
          <w:noProof/>
          <w:lang w:val="en-US"/>
        </w:rPr>
        <w:t>, 2001)</w:t>
      </w:r>
      <w:r w:rsidR="000E75A5">
        <w:rPr>
          <w:lang w:val="en-US"/>
        </w:rPr>
        <w:fldChar w:fldCharType="end"/>
      </w:r>
      <w:r>
        <w:rPr>
          <w:lang w:val="en-US"/>
        </w:rPr>
        <w:t>. This model has a multinomial response distribution with the addition of random effects that more explicitly capture the variability attributable to hauls, as opposed to the more general additional variability unattributed to specific grouping but included in, for example, the Dirichlet-multinomial model. The random effects multinomial model we test is an extension of Equation (4) given by</w:t>
      </w:r>
    </w:p>
    <w:p w14:paraId="3EABFEAD" w14:textId="456268DD" w:rsidR="00511BDF" w:rsidRDefault="00F70752" w:rsidP="00511BDF">
      <w:pPr>
        <w:jc w:val="center"/>
      </w:pPr>
      <m:oMath>
        <m:sSub>
          <m:sSubPr>
            <m:ctrlPr>
              <w:rPr>
                <w:rFonts w:ascii="Cambria Math" w:hAnsi="Cambria Math"/>
              </w:rPr>
            </m:ctrlPr>
          </m:sSubPr>
          <m:e>
            <m:r>
              <w:rPr>
                <w:rFonts w:ascii="Cambria Math" w:hAnsi="Cambria Math"/>
              </w:rPr>
              <m:t>π</m:t>
            </m:r>
          </m:e>
          <m:sub>
            <m:r>
              <w:rPr>
                <w:rFonts w:ascii="Cambria Math" w:hAnsi="Cambria Math"/>
              </w:rPr>
              <m:t>k,i</m:t>
            </m:r>
          </m:sub>
        </m:sSub>
        <m: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d>
          </m:num>
          <m:den>
            <m:d>
              <m:dPr>
                <m:ctrlPr>
                  <w:rPr>
                    <w:rFonts w:ascii="Cambria Math" w:hAnsi="Cambria Math"/>
                  </w:rPr>
                </m:ctrlPr>
              </m:dPr>
              <m:e>
                <m:nary>
                  <m:naryPr>
                    <m:chr m:val="∑"/>
                    <m:ctrlPr>
                      <w:rPr>
                        <w:rFonts w:ascii="Cambria Math" w:hAnsi="Cambria Math"/>
                      </w:rPr>
                    </m:ctrlPr>
                  </m:naryPr>
                  <m:sub>
                    <m:r>
                      <w:rPr>
                        <w:rFonts w:ascii="Cambria Math" w:hAnsi="Cambria Math"/>
                      </w:rPr>
                      <m:t>j=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β</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k,</m:t>
                            </m:r>
                            <m:sSub>
                              <m:sSubPr>
                                <m:ctrlPr>
                                  <w:rPr>
                                    <w:rFonts w:ascii="Cambria Math" w:hAnsi="Cambria Math"/>
                                  </w:rPr>
                                </m:ctrlPr>
                              </m:sSubPr>
                              <m:e>
                                <m:r>
                                  <w:rPr>
                                    <w:rFonts w:ascii="Cambria Math" w:hAnsi="Cambria Math"/>
                                  </w:rPr>
                                  <m:t>h</m:t>
                                </m:r>
                              </m:e>
                              <m:sub>
                                <m:r>
                                  <w:rPr>
                                    <w:rFonts w:ascii="Cambria Math" w:hAnsi="Cambria Math"/>
                                  </w:rPr>
                                  <m:t>i</m:t>
                                </m:r>
                              </m:sub>
                            </m:sSub>
                          </m:sub>
                        </m:sSub>
                      </m:sup>
                    </m:sSup>
                  </m:e>
                </m:nary>
              </m:e>
            </m:d>
          </m:den>
        </m:f>
      </m:oMath>
      <w:r w:rsidR="00511BDF">
        <w:rPr>
          <w:lang w:val="en-US"/>
        </w:rPr>
        <w:t>,</w:t>
      </w:r>
      <w:r w:rsidR="00511BDF">
        <w:rPr>
          <w:lang w:val="en-US"/>
        </w:rPr>
        <w:tab/>
      </w:r>
      <w:r w:rsidR="00511BDF">
        <w:rPr>
          <w:lang w:val="en-US"/>
        </w:rPr>
        <w:tab/>
        <w:t xml:space="preserve">(7) </w:t>
      </w:r>
    </w:p>
    <w:p w14:paraId="6756069E" w14:textId="77777777" w:rsidR="00511BDF" w:rsidRDefault="00511BDF" w:rsidP="00C22FB2">
      <w:pPr>
        <w:jc w:val="both"/>
        <w:rPr>
          <w:lang w:val="en-US"/>
        </w:rPr>
      </w:pPr>
      <w:r>
        <w:rPr>
          <w:lang w:val="en-US"/>
        </w:rPr>
        <w:t xml:space="preserve">wher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for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p>
    <w:p w14:paraId="6A48B815" w14:textId="77777777" w:rsidR="00511BDF" w:rsidRDefault="00511BDF" w:rsidP="00C22FB2">
      <w:pPr>
        <w:pStyle w:val="Heading4"/>
        <w:jc w:val="both"/>
        <w:rPr>
          <w:lang w:val="en-US"/>
        </w:rPr>
      </w:pPr>
      <w:r w:rsidRPr="009C245A">
        <w:rPr>
          <w:lang w:val="en-US"/>
        </w:rPr>
        <w:t>Inference</w:t>
      </w:r>
    </w:p>
    <w:p w14:paraId="02CAF1EC" w14:textId="436218E4" w:rsidR="00511BDF" w:rsidRPr="009C245A" w:rsidRDefault="00511BDF" w:rsidP="00C22FB2">
      <w:pPr>
        <w:jc w:val="both"/>
        <w:rPr>
          <w:lang w:val="en-US"/>
        </w:rPr>
      </w:pPr>
      <w:r>
        <w:rPr>
          <w:lang w:val="en-US"/>
        </w:rPr>
        <w:t xml:space="preserve">We use likelihood ratio tests of nested models to test the significance of each of the fixed effects. As the models are estimated via maximum likelihood we also report Akaike’s Information Criterion for each model. Overall predictions in the presence of a categorical variable (net configuration) were obtained by setting the net configuration values in the predicted model matrix to 1/3 </w:t>
      </w:r>
      <w:r w:rsidR="000E75A5">
        <w:rPr>
          <w:lang w:val="en-US"/>
        </w:rPr>
        <w:fldChar w:fldCharType="begin"/>
      </w:r>
      <w:r w:rsidR="000E75A5">
        <w:rPr>
          <w:lang w:val="en-US"/>
        </w:rPr>
        <w:instrText xml:space="preserve"> ADDIN EN.CITE &lt;EndNote&gt;&lt;Cite&gt;&lt;Author&gt;Fox&lt;/Author&gt;&lt;Year&gt;2003&lt;/Year&gt;&lt;RecNum&gt;663&lt;/RecNum&gt;&lt;DisplayText&gt;(Fox and John, 2003)&lt;/DisplayText&gt;&lt;record&gt;&lt;rec-number&gt;663&lt;/rec-number&gt;&lt;foreign-keys&gt;&lt;key app="EN" db-id="xax5v99p909t04eax0qpx5zu9ddad5erz5fw" timestamp="1448895824"&gt;663&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Pr>
          <w:lang w:val="en-US"/>
        </w:rPr>
        <w:t xml:space="preserve">. </w:t>
      </w:r>
    </w:p>
    <w:p w14:paraId="3EAF9A9D" w14:textId="77777777" w:rsidR="00511BDF" w:rsidRPr="009C245A" w:rsidRDefault="00511BDF" w:rsidP="001C5EB6">
      <w:pPr>
        <w:pStyle w:val="Heading4"/>
      </w:pPr>
      <w:r w:rsidRPr="009C245A">
        <w:rPr>
          <w:lang w:val="en-US"/>
        </w:rPr>
        <w:t>Estimation</w:t>
      </w:r>
    </w:p>
    <w:p w14:paraId="71CB557F" w14:textId="0E0EA3D6" w:rsidR="00511BDF" w:rsidRPr="00AD5DC7" w:rsidRDefault="00511BDF" w:rsidP="00C22FB2">
      <w:pPr>
        <w:jc w:val="both"/>
      </w:pPr>
      <w:r>
        <w:rPr>
          <w:lang w:val="en-US"/>
        </w:rPr>
        <w:t>Estimation of the multinomial random effects model necessitates integrating over the random effects to estimate the marginal likelihood. We did not find readily available software to fit Equation (7) we therefore wrote an estimation routines in AD Model Builder (ADMB)</w:t>
      </w:r>
      <w:r w:rsidR="00A316F7">
        <w:rPr>
          <w:lang w:val="en-US"/>
        </w:rPr>
        <w:t xml:space="preserve"> </w:t>
      </w:r>
      <w:r w:rsidR="00A316F7">
        <w:rPr>
          <w:lang w:val="en-US"/>
        </w:rPr>
        <w:fldChar w:fldCharType="begin">
          <w:fldData xml:space="preserve">PEVuZE5vdGU+PENpdGU+PEF1dGhvcj5Gb3VybmllcjwvQXV0aG9yPjxZZWFyPjIwMTI8L1llYXI+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</w:fldData>
        </w:fldChar>
      </w:r>
      <w:r w:rsidR="00A316F7">
        <w:rPr>
          <w:lang w:val="en-US"/>
        </w:rPr>
        <w:instrText xml:space="preserve"> ADDIN EN.CITE </w:instrText>
      </w:r>
      <w:r w:rsidR="00A316F7">
        <w:rPr>
          <w:lang w:val="en-US"/>
        </w:rPr>
        <w:fldChar w:fldCharType="begin">
          <w:fldData xml:space="preserve">PEVuZE5vdGU+PENpdGU+PEF1dGhvcj5Gb3VybmllcjwvQXV0aG9yPjxZZWFyPjIwMTI8L1llYXI+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</w:fldData>
        </w:fldChar>
      </w:r>
      <w:r w:rsidR="00A316F7">
        <w:rPr>
          <w:lang w:val="en-US"/>
        </w:rPr>
        <w:instrText xml:space="preserve"> ADDIN EN.CITE.DATA </w:instrText>
      </w:r>
      <w:r w:rsidR="00A316F7">
        <w:rPr>
          <w:lang w:val="en-US"/>
        </w:rPr>
      </w:r>
      <w:r w:rsidR="00A316F7">
        <w:rPr>
          <w:lang w:val="en-US"/>
        </w:rPr>
        <w:fldChar w:fldCharType="end"/>
      </w:r>
      <w:r w:rsidR="00A316F7">
        <w:rPr>
          <w:lang w:val="en-US"/>
        </w:rPr>
      </w:r>
      <w:r w:rsidR="00A316F7">
        <w:rPr>
          <w:lang w:val="en-US"/>
        </w:rPr>
        <w:fldChar w:fldCharType="separate"/>
      </w:r>
      <w:r w:rsidR="00A316F7">
        <w:rPr>
          <w:noProof/>
          <w:lang w:val="en-US"/>
        </w:rPr>
        <w:t>(Fournier</w:t>
      </w:r>
      <w:r w:rsidR="00A316F7" w:rsidRPr="00A316F7">
        <w:rPr>
          <w:i/>
          <w:noProof/>
          <w:lang w:val="en-US"/>
        </w:rPr>
        <w:t xml:space="preserve"> et al.</w:t>
      </w:r>
      <w:r w:rsidR="00A316F7">
        <w:rPr>
          <w:noProof/>
          <w:lang w:val="en-US"/>
        </w:rPr>
        <w:t>, 2012)</w:t>
      </w:r>
      <w:r w:rsidR="00A316F7">
        <w:rPr>
          <w:lang w:val="en-US"/>
        </w:rPr>
        <w:fldChar w:fldCharType="end"/>
      </w:r>
      <w:r>
        <w:rPr>
          <w:lang w:val="en-US"/>
        </w:rPr>
        <w:t xml:space="preserve">. The ADMB-RE module </w:t>
      </w:r>
      <w:r w:rsidR="005744A2">
        <w:rPr>
          <w:lang w:val="en-US"/>
        </w:rPr>
        <w:fldChar w:fldCharType="begin"/>
      </w:r>
      <w:r w:rsidR="005744A2">
        <w:rPr>
          <w:lang w:val="en-US"/>
        </w:rPr>
        <w:instrText xml:space="preserve"> ADDIN EN.CITE &lt;EndNote&gt;&lt;Cite&gt;&lt;Author&gt;Skaug&lt;/Author&gt;&lt;Year&gt;2006&lt;/Year&gt;&lt;RecNum&gt;673&lt;/RecNum&gt;&lt;DisplayText&gt;(Skaug and Fournier, 2006)&lt;/DisplayText&gt;&lt;record&gt;&lt;rec-number&gt;673&lt;/rec-number&gt;&lt;foreign-keys&gt;&lt;key app="EN" db-id="xax5v99p909t04eax0qpx5zu9ddad5erz5fw" timestamp="1448895824"&gt;673&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instrText>
      </w:r>
      <w:r w:rsidR="005744A2">
        <w:rPr>
          <w:lang w:val="en-US"/>
        </w:rPr>
        <w:fldChar w:fldCharType="separate"/>
      </w:r>
      <w:r w:rsidR="005744A2">
        <w:rPr>
          <w:noProof/>
          <w:lang w:val="en-US"/>
        </w:rPr>
        <w:t>(Skaug and Fournier, 2006)</w:t>
      </w:r>
      <w:r w:rsidR="005744A2">
        <w:rPr>
          <w:lang w:val="en-US"/>
        </w:rPr>
        <w:fldChar w:fldCharType="end"/>
      </w:r>
      <w:r>
        <w:rPr>
          <w:lang w:val="en-US"/>
        </w:rPr>
        <w:t xml:space="preserve">was used to estimate the multinomial mixed conditional and logit random effects model with the variance-covariance matrix specified via a Cholesky-decomposition. ADMB also allows for estimates of uncertainty on the linear predictor scale via the delta-method approximation. All pre- and post-processing code was run in R 3.2.0 </w:t>
      </w:r>
      <w:r w:rsidR="005744A2" w:rsidRPr="00AD5DC7">
        <w:rPr>
          <w:lang w:val="en-US"/>
        </w:rPr>
        <w:fldChar w:fldCharType="begin"/>
      </w:r>
      <w:r w:rsidR="005744A2" w:rsidRPr="00AD5DC7">
        <w:rPr>
          <w:lang w:val="en-US"/>
        </w:rPr>
        <w:instrText xml:space="preserve"> ADDIN EN.CITE &lt;EndNote&gt;&lt;Cite&gt;&lt;Author&gt;R_Core_Team&lt;/Author&gt;&lt;Year&gt;2015&lt;/Year&gt;&lt;RecNum&gt;251&lt;/RecNum&gt;&lt;DisplayText&gt;(R_Core_Team, 2015)&lt;/DisplayText&gt;&lt;record&gt;&lt;rec-number&gt;251&lt;/rec-number&gt;&lt;foreign-keys&gt;&lt;key app="EN" db-id="xax5v99p909t04eax0qpx5zu9ddad5erz5fw" timestamp="0"&gt;251&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noProof/>
          <w:lang w:val="en-US"/>
        </w:rPr>
        <w:t>(R_Core_Team, 2015)</w:t>
      </w:r>
      <w:r w:rsidR="005744A2" w:rsidRPr="00AD5DC7">
        <w:rPr>
          <w:lang w:val="en-US"/>
        </w:rPr>
        <w:fldChar w:fldCharType="end"/>
      </w:r>
      <w:r w:rsidRPr="00AD5DC7">
        <w:rPr>
          <w:lang w:val="en-US"/>
        </w:rPr>
        <w:t xml:space="preserve">. </w:t>
      </w:r>
      <w:r w:rsidR="001C5EB6" w:rsidRPr="00AD5DC7">
        <w:rPr>
          <w:lang w:val="en-US"/>
        </w:rPr>
        <w:t xml:space="preserve">ADMB code </w:t>
      </w:r>
      <w:r w:rsidRPr="00AD5DC7">
        <w:rPr>
          <w:lang w:val="en-US"/>
        </w:rPr>
        <w:t>for running th</w:t>
      </w:r>
      <w:r w:rsidR="001C5EB6" w:rsidRPr="00AD5DC7">
        <w:rPr>
          <w:lang w:val="en-US"/>
        </w:rPr>
        <w:t xml:space="preserve">e multinomial random effects model </w:t>
      </w:r>
      <w:r w:rsidRPr="00AD5DC7">
        <w:rPr>
          <w:lang w:val="en-US"/>
        </w:rPr>
        <w:t xml:space="preserve">is stored at </w:t>
      </w:r>
      <w:r w:rsidR="002B7B8F" w:rsidRPr="002B7B8F">
        <w:rPr>
          <w:lang w:val="en-US"/>
        </w:rPr>
        <w:t>(http://www.github.com/mintoc/epif/multinomial).</w:t>
      </w:r>
    </w:p>
    <w:p w14:paraId="209BDF87" w14:textId="77777777" w:rsidR="00511BDF" w:rsidRPr="00AD5DC7" w:rsidRDefault="00511BDF" w:rsidP="00C22FB2">
      <w:pPr>
        <w:pStyle w:val="Heading2"/>
        <w:jc w:val="both"/>
      </w:pPr>
      <w:r w:rsidRPr="00AD5DC7">
        <w:t xml:space="preserve">Results </w:t>
      </w:r>
    </w:p>
    <w:p w14:paraId="16DAF139" w14:textId="14340DEB" w:rsidR="00511BDF" w:rsidRDefault="00511BDF" w:rsidP="00C22FB2">
      <w:pPr>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 xml:space="preserve">). 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commentRangeStart w:id="7"/>
      <w:r w:rsidRPr="00AD5DC7">
        <w:rPr>
          <w:lang w:val="en-US"/>
        </w:rPr>
        <w:t>but</w:t>
      </w:r>
      <w:commentRangeEnd w:id="7"/>
      <w:r w:rsidR="00AD38AA">
        <w:rPr>
          <w:rStyle w:val="CommentReference"/>
        </w:rPr>
        <w:commentReference w:id="7"/>
      </w:r>
      <w:r w:rsidRPr="00AD5DC7">
        <w:rPr>
          <w:lang w:val="en-US"/>
        </w:rPr>
        <w:t xml:space="preserve"> derived from fewer observations (e.g., zero or unity proportions in Figure </w:t>
      </w:r>
      <w:r w:rsidR="00383FA8" w:rsidRPr="00AD5DC7">
        <w:rPr>
          <w:lang w:val="en-US"/>
        </w:rPr>
        <w:t>2</w:t>
      </w:r>
      <w:r w:rsidRPr="00AD5DC7">
        <w:rPr>
          <w:lang w:val="en-US"/>
        </w:rPr>
        <w:t>).</w:t>
      </w:r>
    </w:p>
    <w:p w14:paraId="6864CD81" w14:textId="64D08060" w:rsidR="00511BDF" w:rsidRDefault="00511BDF" w:rsidP="00C22FB2">
      <w:pPr>
        <w:jc w:val="both"/>
        <w:rPr>
          <w:lang w:val="en-US"/>
        </w:rPr>
      </w:pPr>
      <w:r>
        <w:rPr>
          <w:lang w:val="en-US"/>
        </w:rPr>
        <w:lastRenderedPageBreak/>
        <w:t xml:space="preserve">Separate inclusion of each of the main effects (carapace length, net </w:t>
      </w:r>
      <w:r w:rsidRPr="00AD5DC7">
        <w:rPr>
          <w:lang w:val="en-US"/>
        </w:rPr>
        <w:t xml:space="preserve">configuration and bulk weight) resulted in large decreases in the AIC relative to a model with fixed proportions (Table </w:t>
      </w:r>
      <w:r w:rsidR="00EF30A7" w:rsidRPr="00AD5DC7">
        <w:rPr>
          <w:lang w:val="en-US"/>
        </w:rPr>
        <w:t>2</w:t>
      </w:r>
      <w:r w:rsidRPr="00AD5DC7">
        <w:rPr>
          <w:lang w:val="en-US"/>
        </w:rPr>
        <w:t xml:space="preserve">). </w:t>
      </w:r>
      <w:r w:rsidRPr="00AD5DC7">
        <w:t>Net configuration was important with inner port position typically fishing worst, and the outer starboard or port fishing better. These likely reflect differences</w:t>
      </w:r>
      <w:r w:rsidR="009217D0" w:rsidRPr="00AD5DC7">
        <w:t xml:space="preserve"> in fishing power of the nets</w:t>
      </w:r>
      <w:r w:rsidRPr="00AD5DC7">
        <w:t xml:space="preserve">. Higher-order carapace length effects </w:t>
      </w:r>
      <w:r w:rsidR="009217D0" w:rsidRPr="00AD5DC7">
        <w:t xml:space="preserve">(allowing more curvature in the proportions over length) </w:t>
      </w:r>
      <w:r w:rsidRPr="00AD5DC7">
        <w:t xml:space="preserve">did not improve the AIC </w:t>
      </w:r>
      <w:r w:rsidR="009217D0" w:rsidRPr="00AD5DC7">
        <w:rPr>
          <w:lang w:val="en-US"/>
        </w:rPr>
        <w:t>(Table 2)</w:t>
      </w:r>
      <w:r w:rsidRPr="00AD5DC7">
        <w:t>.</w:t>
      </w:r>
      <w:r w:rsidR="009217D0" w:rsidRPr="00AD5DC7">
        <w:t xml:space="preserve"> </w:t>
      </w:r>
      <w:r w:rsidRPr="00AD5DC7">
        <w:rPr>
          <w:lang w:val="en-US"/>
        </w:rPr>
        <w:t xml:space="preserve">Combining carapace length and total cod-end weight or net configuration resulted in further decreases in the AIC and the model including the three main effects fit best overall (Table </w:t>
      </w:r>
      <w:r w:rsidR="00EF30A7" w:rsidRPr="00AD5DC7">
        <w:rPr>
          <w:lang w:val="en-US"/>
        </w:rPr>
        <w:t>2</w:t>
      </w:r>
      <w:r w:rsidRPr="00AD5DC7">
        <w:rPr>
          <w:lang w:val="en-US"/>
        </w:rPr>
        <w:t xml:space="preserve">). ).  Note that higher-order interactions </w:t>
      </w:r>
      <w:r w:rsidR="009217D0" w:rsidRPr="00AD5DC7">
        <w:rPr>
          <w:lang w:val="en-US"/>
        </w:rPr>
        <w:t xml:space="preserve">of the explanatory variables </w:t>
      </w:r>
      <w:r w:rsidRPr="00AD5DC7">
        <w:rPr>
          <w:lang w:val="en-US"/>
        </w:rPr>
        <w:t xml:space="preserve">were not included in the models, as with 12 hauls and 4 </w:t>
      </w:r>
      <w:r w:rsidR="009217D0" w:rsidRPr="00AD5DC7">
        <w:rPr>
          <w:lang w:val="en-US"/>
        </w:rPr>
        <w:t xml:space="preserve">test gears </w:t>
      </w:r>
      <w:r w:rsidRPr="00AD5DC7">
        <w:rPr>
          <w:lang w:val="en-US"/>
        </w:rPr>
        <w:t>there are 36 independent cells from which to</w:t>
      </w:r>
      <w:r>
        <w:rPr>
          <w:lang w:val="en-US"/>
        </w:rPr>
        <w:t xml:space="preserve"> estimate the parameters and the models can quickly become </w:t>
      </w:r>
      <w:commentRangeStart w:id="8"/>
      <w:proofErr w:type="spellStart"/>
      <w:r>
        <w:rPr>
          <w:lang w:val="en-US"/>
        </w:rPr>
        <w:t>overfit</w:t>
      </w:r>
      <w:commentRangeEnd w:id="8"/>
      <w:proofErr w:type="spellEnd"/>
      <w:r w:rsidR="00AD38AA">
        <w:rPr>
          <w:rStyle w:val="CommentReference"/>
        </w:rPr>
        <w:commentReference w:id="8"/>
      </w:r>
      <w:r>
        <w:rPr>
          <w:lang w:val="en-US"/>
        </w:rPr>
        <w:t>.</w:t>
      </w:r>
    </w:p>
    <w:p w14:paraId="7E2CB7BC" w14:textId="77777777" w:rsidR="00511BDF" w:rsidRDefault="00511BDF" w:rsidP="00C22FB2">
      <w:pPr>
        <w:jc w:val="both"/>
        <w:rPr>
          <w:lang w:val="en-US"/>
        </w:rPr>
      </w:pPr>
      <w:r>
        <w:rPr>
          <w:lang w:val="en-US"/>
        </w:rPr>
        <w:t>From the best fitting model the estimated covariance and correlation matrices of the random effects were:</w:t>
      </w:r>
    </w:p>
    <w:p w14:paraId="14919A64" w14:textId="77777777" w:rsidR="00511BDF" w:rsidRDefault="00511BDF" w:rsidP="00C22FB2">
      <w:pPr>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4</m:t>
                  </m:r>
                </m:e>
                <m:e>
                  <m:r>
                    <w:rPr>
                      <w:rFonts w:ascii="Cambria Math" w:hAnsi="Cambria Math"/>
                      <w:lang w:val="en-US"/>
                    </w:rPr>
                    <m:t>0.053</m:t>
                  </m:r>
                </m:e>
                <m:e>
                  <m:r>
                    <w:rPr>
                      <w:rFonts w:ascii="Cambria Math" w:hAnsi="Cambria Math"/>
                      <w:lang w:val="en-US"/>
                    </w:rPr>
                    <m:t>0.061</m:t>
                  </m:r>
                </m:e>
              </m:mr>
              <m:mr>
                <m:e>
                  <m:r>
                    <w:rPr>
                      <w:rFonts w:ascii="Cambria Math" w:hAnsi="Cambria Math"/>
                      <w:lang w:val="en-US"/>
                    </w:rPr>
                    <m:t>0.053</m:t>
                  </m:r>
                </m:e>
                <m:e>
                  <m:r>
                    <w:rPr>
                      <w:rFonts w:ascii="Cambria Math" w:hAnsi="Cambria Math"/>
                      <w:lang w:val="en-US"/>
                    </w:rPr>
                    <m:t>0.065</m:t>
                  </m:r>
                </m:e>
                <m:e>
                  <m:r>
                    <w:rPr>
                      <w:rFonts w:ascii="Cambria Math" w:hAnsi="Cambria Math"/>
                      <w:lang w:val="en-US"/>
                    </w:rPr>
                    <m:t>0.047</m:t>
                  </m:r>
                </m:e>
              </m:mr>
              <m:mr>
                <m:e>
                  <m:r>
                    <w:rPr>
                      <w:rFonts w:ascii="Cambria Math" w:hAnsi="Cambria Math"/>
                      <w:lang w:val="en-US"/>
                    </w:rPr>
                    <m:t>0.061</m:t>
                  </m:r>
                </m:e>
                <m:e>
                  <m:r>
                    <w:rPr>
                      <w:rFonts w:ascii="Cambria Math" w:hAnsi="Cambria Math"/>
                      <w:lang w:val="en-US"/>
                    </w:rPr>
                    <m:t>0.047</m:t>
                  </m:r>
                </m:e>
                <m:e>
                  <m:r>
                    <w:rPr>
                      <w:rFonts w:ascii="Cambria Math" w:hAnsi="Cambria Math"/>
                      <w:lang w:val="en-US"/>
                    </w:rPr>
                    <m:t>0.069</m:t>
                  </m:r>
                </m:e>
              </m:mr>
            </m:m>
          </m:e>
        </m:d>
      </m:oMath>
      <w:r>
        <w:rPr>
          <w:lang w:val="en-US"/>
        </w:rPr>
        <w:t xml:space="preserve">  and </w:t>
      </w:r>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p>
    <w:p w14:paraId="30DCA1CE" w14:textId="41B624BE" w:rsidR="00511BDF" w:rsidRPr="00AD5DC7" w:rsidRDefault="00511BDF" w:rsidP="00C22FB2">
      <w:pPr>
        <w:jc w:val="both"/>
        <w:rPr>
          <w:lang w:val="en-US"/>
        </w:rPr>
      </w:pPr>
      <w:r>
        <w:rPr>
          <w:lang w:val="en-US"/>
        </w:rPr>
        <w:t xml:space="preserve">Note that the variance </w:t>
      </w:r>
      <w:r w:rsidRPr="00AD5DC7">
        <w:rPr>
          <w:lang w:val="en-US"/>
        </w:rPr>
        <w:t xml:space="preserve">of the random effects was similar across the three log-odds ratios (diagonal of </w:t>
      </w:r>
      <m:oMath>
        <m:acc>
          <m:accPr>
            <m:ctrlPr>
              <w:rPr>
                <w:rFonts w:ascii="Cambria Math" w:hAnsi="Cambria Math"/>
                <w:lang w:val="en-US"/>
              </w:rPr>
            </m:ctrlPr>
          </m:accPr>
          <m:e>
            <m:r>
              <m:rPr>
                <m:sty m:val="b"/>
              </m:rPr>
              <w:rPr>
                <w:rFonts w:ascii="Cambria Math" w:hAnsi="Cambria Math"/>
                <w:lang w:val="en-US"/>
              </w:rPr>
              <m:t>Σ</m:t>
            </m:r>
          </m:e>
        </m:acc>
      </m:oMath>
      <w:r w:rsidRPr="00AD5DC7">
        <w:rPr>
          <w:lang w:val="en-US"/>
        </w:rPr>
        <w:t xml:space="preserve">) and strong correlation exists between the random effects (Figure </w:t>
      </w:r>
      <w:r w:rsidR="003B207A" w:rsidRPr="00AD5DC7">
        <w:rPr>
          <w:lang w:val="en-US"/>
        </w:rPr>
        <w:t>3</w:t>
      </w:r>
      <w:r w:rsidRPr="00AD5DC7">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r w:rsidR="003B207A" w:rsidRPr="00AD5DC7">
        <w:rPr>
          <w:lang w:val="en-US"/>
        </w:rPr>
        <w:t>3</w:t>
      </w:r>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bulk weight though some inter-haul variability remains, </w:t>
      </w:r>
      <w:commentRangeStart w:id="9"/>
      <w:r w:rsidRPr="00AD5DC7">
        <w:rPr>
          <w:lang w:val="en-US"/>
        </w:rPr>
        <w:t>as</w:t>
      </w:r>
      <w:commentRangeEnd w:id="9"/>
      <w:r w:rsidR="00AD38AA">
        <w:rPr>
          <w:rStyle w:val="CommentReference"/>
        </w:rPr>
        <w:commentReference w:id="9"/>
      </w:r>
      <w:r w:rsidRPr="00AD5DC7">
        <w:rPr>
          <w:lang w:val="en-US"/>
        </w:rPr>
        <w:t xml:space="preserve"> captured by the random effects (Figures </w:t>
      </w:r>
      <w:r w:rsidR="003B207A" w:rsidRPr="00AD5DC7">
        <w:rPr>
          <w:lang w:val="en-US"/>
        </w:rPr>
        <w:t>3</w:t>
      </w:r>
      <w:r w:rsidRPr="00AD5DC7">
        <w:rPr>
          <w:lang w:val="en-US"/>
        </w:rPr>
        <w:t xml:space="preserve"> and </w:t>
      </w:r>
      <w:r w:rsidR="003B207A" w:rsidRPr="00AD5DC7">
        <w:rPr>
          <w:lang w:val="en-US"/>
        </w:rPr>
        <w:t>4</w:t>
      </w:r>
      <w:r w:rsidRPr="00AD5DC7">
        <w:rPr>
          <w:lang w:val="en-US"/>
        </w:rPr>
        <w:t>).</w:t>
      </w:r>
    </w:p>
    <w:p w14:paraId="274B645A" w14:textId="2FBA7524" w:rsidR="003B207A" w:rsidRDefault="00511BDF" w:rsidP="00C22FB2">
      <w:pPr>
        <w:jc w:val="both"/>
        <w:rPr>
          <w:lang w:val="en-US"/>
        </w:rPr>
      </w:pPr>
      <w:r w:rsidRPr="00AD5DC7">
        <w:rPr>
          <w:lang w:val="en-US"/>
        </w:rPr>
        <w:t xml:space="preserve">The by-haul predictions fit the data well in both the fixed effects and random effects models (Figure </w:t>
      </w:r>
      <w:r w:rsidR="003B207A" w:rsidRPr="00AD5DC7">
        <w:rPr>
          <w:lang w:val="en-US"/>
        </w:rPr>
        <w:t>4</w:t>
      </w:r>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r w:rsidR="003B207A">
        <w:rPr>
          <w:lang w:val="en-US"/>
        </w:rPr>
        <w:t>5</w:t>
      </w:r>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r w:rsidR="00CF12CD">
        <w:rPr>
          <w:lang w:val="en-US"/>
        </w:rPr>
        <w:t>5</w:t>
      </w:r>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5).</w:t>
      </w:r>
    </w:p>
    <w:p w14:paraId="69DE5766" w14:textId="6231A10B" w:rsidR="00844D2A" w:rsidRDefault="00511BDF" w:rsidP="00C22FB2">
      <w:pPr>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r w:rsidR="003B207A" w:rsidRPr="00AD5DC7">
        <w:rPr>
          <w:lang w:val="en-US"/>
        </w:rPr>
        <w:t>4</w:t>
      </w:r>
      <w:r w:rsidRPr="00AD5DC7">
        <w:rPr>
          <w:lang w:val="en-US"/>
        </w:rPr>
        <w:t>). Note that confidence intervals on proportions cannot be interpreted separately as the proportions necessarily</w:t>
      </w:r>
      <w:r>
        <w:rPr>
          <w:lang w:val="en-US"/>
        </w:rPr>
        <w:t xml:space="preserve"> sum to </w:t>
      </w:r>
      <w:r w:rsidR="00EC3F9F">
        <w:rPr>
          <w:lang w:val="en-US"/>
        </w:rPr>
        <w:t>one</w:t>
      </w:r>
      <w:r>
        <w:rPr>
          <w:lang w:val="en-US"/>
        </w:rPr>
        <w:t xml:space="preserve">. </w:t>
      </w:r>
      <w:r w:rsidR="00844D2A">
        <w:br w:type="page"/>
      </w:r>
    </w:p>
    <w:p w14:paraId="11CBDB1E" w14:textId="77777777" w:rsidR="00844D2A" w:rsidRDefault="00844D2A" w:rsidP="00C22FB2">
      <w:pPr>
        <w:pStyle w:val="Heading2"/>
        <w:jc w:val="both"/>
      </w:pPr>
      <w:r>
        <w:lastRenderedPageBreak/>
        <w:t>Discussion</w:t>
      </w:r>
    </w:p>
    <w:p w14:paraId="4DD8BB23" w14:textId="6C618162" w:rsidR="00EC3F9F" w:rsidRDefault="00EC3F9F" w:rsidP="00C22FB2">
      <w:pPr>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C22FB2">
      <w:pPr>
        <w:jc w:val="both"/>
        <w:rPr>
          <w:rStyle w:val="Heading3Char"/>
        </w:rPr>
      </w:pPr>
      <w:r>
        <w:rPr>
          <w:rStyle w:val="Heading3Char"/>
        </w:rPr>
        <w:t>Model developments</w:t>
      </w:r>
    </w:p>
    <w:p w14:paraId="59405CCB" w14:textId="7CA7ECFA" w:rsidR="00B40ED0" w:rsidRDefault="00B40ED0" w:rsidP="00C22FB2">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rsidR="00E86E24">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We extended the traditional multinomial logit model to include the specific requirements of a catch-comparison trial such as choice-specific covariates (e.g., cod-end total catch weight) 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effects we have developed a general multinomial modelling framework with applications beyond the field of fisheries science. Hartzel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The use of ADMB-RE enables fitting of multivariate normal random effects models in addition to a multivariate response. </w:t>
      </w:r>
    </w:p>
    <w:p w14:paraId="5131F89E" w14:textId="6E77A9FE" w:rsidR="00A47B19" w:rsidRDefault="007D67DE" w:rsidP="00C22FB2">
      <w:pPr>
        <w:jc w:val="both"/>
      </w:pPr>
      <w:r>
        <w:t>Using a</w:t>
      </w:r>
      <w:r w:rsidR="00CD6DFA">
        <w:t xml:space="preserve"> </w:t>
      </w:r>
      <w:proofErr w:type="spellStart"/>
      <w:r w:rsidR="00CD6DFA">
        <w:t>Dirichlet</w:t>
      </w:r>
      <w:proofErr w:type="spellEnd"/>
      <w:r w:rsidR="00CD6DFA">
        <w:t xml:space="preserve">-multinomial </w:t>
      </w:r>
      <w:commentRangeStart w:id="10"/>
      <w:r w:rsidR="00CD6DFA">
        <w:t>distribution</w:t>
      </w:r>
      <w:commentRangeEnd w:id="10"/>
      <w:r>
        <w:rPr>
          <w:rStyle w:val="CommentReference"/>
        </w:rPr>
        <w:commentReference w:id="10"/>
      </w:r>
      <w:r w:rsidR="00CD6DFA">
        <w:t xml:space="preserve"> </w:t>
      </w:r>
      <w:commentRangeStart w:id="11"/>
      <w:ins w:id="12" w:author="Windows User" w:date="2015-11-30T17:18:00Z">
        <w:r w:rsidR="00AD38AA">
          <w:t>(</w:t>
        </w:r>
        <w:proofErr w:type="spellStart"/>
        <w:r w:rsidR="00AD38AA">
          <w:t>Thorsén</w:t>
        </w:r>
        <w:proofErr w:type="spellEnd"/>
        <w:r w:rsidR="00AD38AA">
          <w:t>, 2014)</w:t>
        </w:r>
        <w:r w:rsidR="00AD38AA">
          <w:t xml:space="preserve"> </w:t>
        </w:r>
      </w:ins>
      <w:commentRangeEnd w:id="11"/>
      <w:ins w:id="13" w:author="Windows User" w:date="2015-11-30T17:21:00Z">
        <w:r w:rsidR="00A24C87">
          <w:rPr>
            <w:rStyle w:val="CommentReference"/>
          </w:rPr>
          <w:commentReference w:id="11"/>
        </w:r>
      </w:ins>
      <w:r>
        <w:t>offers a</w:t>
      </w:r>
      <w:r w:rsidR="0042588B">
        <w:t>n</w:t>
      </w:r>
      <w:r w:rsidR="00E34A8F">
        <w:t xml:space="preserve"> a</w:t>
      </w:r>
      <w:r w:rsidR="00A47B19">
        <w:t xml:space="preserve">lternative method for </w:t>
      </w:r>
      <w:r w:rsidR="0042588B">
        <w:t xml:space="preserve">modelling </w:t>
      </w:r>
      <w:r w:rsidR="00A47B19">
        <w:t xml:space="preserve">count data with </w:t>
      </w:r>
      <w:r w:rsidR="0042588B">
        <w:t>a response with two</w:t>
      </w:r>
      <w:r w:rsidR="00A47B19">
        <w:t xml:space="preserve"> or more categories</w:t>
      </w:r>
      <w:r w:rsidR="0042588B">
        <w:t>.</w:t>
      </w:r>
      <w:r w:rsidR="00A47B19">
        <w:t xml:space="preserve"> </w:t>
      </w:r>
      <w:r w:rsidR="00E90F4F">
        <w:t xml:space="preserve">The Dirichlet-multinomial model </w:t>
      </w:r>
      <w:r w:rsidR="00A47B19">
        <w:t xml:space="preserve">is a multivariate extension of the beta-binomial distribution and </w:t>
      </w:r>
      <w:bookmarkStart w:id="14" w:name="_GoBack"/>
      <w:bookmarkEnd w:id="14"/>
      <w:r w:rsidR="00E90F4F">
        <w:t xml:space="preserve">is used in </w:t>
      </w:r>
      <w:r w:rsidR="00A47B19">
        <w:t xml:space="preserve">cases where data exhibits variance greater than expected in a </w:t>
      </w:r>
      <w:r w:rsidR="00E90F4F">
        <w:t>multinomial,</w:t>
      </w:r>
      <w:r w:rsidR="00A47B19">
        <w:t xml:space="preserve"> referred to as over dispersion.</w:t>
      </w:r>
      <w:r w:rsidR="00E90F4F">
        <w:t xml:space="preserve"> Over dispersion in the Dirichlet-multinomial is accounted for by an additional set of parameters per response level, allowing for a</w:t>
      </w:r>
      <w:r w:rsidR="00DC2B5E">
        <w:t>n</w:t>
      </w:r>
      <w:r w:rsidR="00E90F4F">
        <w:t xml:space="preserve"> additional variability in the response counts (Thorsén, 2014). </w:t>
      </w:r>
      <w:r w:rsidR="00E34A8F">
        <w:t xml:space="preserve">We chose to develop the multinomial random effects model over applying the Dirichlet-multinomial model, as the over-dispersion is likely at the haul-level more than the individual observation level. A combined Dirichlet-multinomial random effects model could be developed in </w:t>
      </w:r>
      <w:r w:rsidR="00C419CE">
        <w:t xml:space="preserve">the </w:t>
      </w:r>
      <w:r w:rsidR="00E34A8F">
        <w:t xml:space="preserve">future. </w:t>
      </w:r>
    </w:p>
    <w:p w14:paraId="64F451F9" w14:textId="77777777" w:rsidR="00E34A8F" w:rsidRDefault="007F58CD" w:rsidP="00C22FB2">
      <w:pPr>
        <w:jc w:val="both"/>
        <w:rPr>
          <w:rStyle w:val="Heading3Char"/>
        </w:rPr>
      </w:pPr>
      <w:r w:rsidRPr="00E34A8F">
        <w:rPr>
          <w:rStyle w:val="Heading3Char"/>
        </w:rPr>
        <w:t>Covariate effects</w:t>
      </w:r>
    </w:p>
    <w:p w14:paraId="62BD520B" w14:textId="77777777" w:rsidR="00440B62" w:rsidRDefault="00F105AF" w:rsidP="00C22FB2">
      <w:pPr>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2C4DEF" w:rsidRPr="00AD5DC7">
        <w:instrText xml:space="preserve"> ADDIN EN.CITE &lt;EndNote&gt;&lt;Cite&gt;&lt;Author&gt;Briggs&lt;/Author&gt;&lt;Year&gt;1999&lt;/Year&gt;&lt;RecNum&gt;625&lt;/RecNum&gt;&lt;DisplayText&gt;(Briggs&lt;style face="italic"&gt; et al.&lt;/style&gt;, 1999)&lt;/DisplayText&gt;&lt;record&gt;&lt;rec-number&gt;625&lt;/rec-number&gt;&lt;foreign-keys&gt;&lt;key app="EN" db-id="xax5v99p909t04eax0qpx5zu9ddad5erz5fw" timestamp="1445354477"&gt;62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urls&gt;&lt;/record&gt;&lt;/Cite&gt;&lt;/EndNote&gt;</w:instrText>
      </w:r>
      <w:r w:rsidR="002C4DEF" w:rsidRPr="00AD5DC7">
        <w:fldChar w:fldCharType="separate"/>
      </w:r>
      <w:r w:rsidR="002C4DEF" w:rsidRPr="00AD5DC7">
        <w:rPr>
          <w:noProof/>
        </w:rPr>
        <w:t>(Briggs</w:t>
      </w:r>
      <w:r w:rsidR="002C4DEF" w:rsidRPr="00AD5DC7">
        <w:rPr>
          <w:i/>
          <w:noProof/>
        </w:rPr>
        <w:t xml:space="preserve"> et al.</w:t>
      </w:r>
      <w:r w:rsidR="002C4DEF" w:rsidRPr="00AD5DC7">
        <w:rPr>
          <w:noProof/>
        </w:rPr>
        <w:t>, 1999)</w:t>
      </w:r>
      <w:r w:rsidR="002C4DEF" w:rsidRPr="00AD5DC7">
        <w:fldChar w:fldCharType="end"/>
      </w:r>
      <w:r w:rsidR="002C4DEF" w:rsidRPr="00AD5DC7">
        <w:t xml:space="preserve"> and a study in the Bay of Biscay </w:t>
      </w:r>
      <w:r w:rsidR="002C4DEF" w:rsidRPr="00AD5DC7">
        <w:fldChar w:fldCharType="begin"/>
      </w:r>
      <w:r w:rsidR="002C4DEF" w:rsidRPr="00AD5DC7">
        <w:instrText xml:space="preserve"> ADDIN EN.CITE &lt;EndNote&gt;&lt;Cite&gt;&lt;Author&gt;Nikolic&lt;/Author&gt;&lt;Year&gt;2015&lt;/Year&gt;&lt;RecNum&gt;624&lt;/RecNum&gt;&lt;DisplayText&gt;(Nikolic&lt;style face="italic"&gt; et al.&lt;/style&gt;, 2015)&lt;/DisplayText&gt;&lt;record&gt;&lt;rec-number&gt;624&lt;/rec-number&gt;&lt;foreign-keys&gt;&lt;key app="EN" db-id="xax5v99p909t04eax0qpx5zu9ddad5erz5fw" timestamp="1445354477"&gt;624&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related-urls&gt;&lt;/urls&gt;&lt;electronic-resource-num&gt;10.1093/icesjms/fsv036&lt;/electronic-resource-num&gt;&lt;/record&gt;&lt;/Cite&gt;&lt;/EndNote&gt;</w:instrText>
      </w:r>
      <w:r w:rsidR="002C4DEF" w:rsidRPr="00AD5DC7">
        <w:fldChar w:fldCharType="separate"/>
      </w:r>
      <w:r w:rsidR="002C4DEF" w:rsidRPr="00AD5DC7">
        <w:rPr>
          <w:noProof/>
        </w:rPr>
        <w:t>(Nikolic</w:t>
      </w:r>
      <w:r w:rsidR="002C4DEF" w:rsidRPr="00AD5DC7">
        <w:rPr>
          <w:i/>
          <w:noProof/>
        </w:rPr>
        <w:t xml:space="preserve"> et al.</w:t>
      </w:r>
      <w:r w:rsidR="002C4DEF" w:rsidRPr="00AD5DC7">
        <w:rPr>
          <w:noProof/>
        </w:rPr>
        <w:t>,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3 &amp; 4). This</w:t>
      </w:r>
      <w:r w:rsidR="003B548B">
        <w:t xml:space="preserve"> can be explained by the fact that larger</w:t>
      </w:r>
      <w:r w:rsidR="00096B53">
        <w:t xml:space="preserve"> </w:t>
      </w:r>
      <w:r w:rsidR="00A773E0">
        <w:t xml:space="preserve">mesh </w:t>
      </w:r>
      <w:r w:rsidR="00096B53">
        <w:t xml:space="preserve">opening angles are known to </w:t>
      </w:r>
      <w:r w:rsidR="00A773E0">
        <w:t>influence</w:t>
      </w:r>
      <w:r w:rsidR="00096B53">
        <w:t xml:space="preserve"> </w:t>
      </w:r>
      <w:r w:rsidR="00FD5F42" w:rsidRPr="00FD5F42">
        <w:rPr>
          <w:i/>
        </w:rPr>
        <w:t>Nephrops</w:t>
      </w:r>
      <w:r w:rsidR="00096B53">
        <w:t xml:space="preserve"> selectivity </w:t>
      </w:r>
      <w:r w:rsidR="00096B53">
        <w:fldChar w:fldCharType="begin"/>
      </w:r>
      <w:r w:rsidR="00096B53">
        <w:instrText xml:space="preserve"> ADDIN EN.CITE &lt;EndNote&gt;&lt;Cite&gt;&lt;Author&gt;Frandsen&lt;/Author&gt;&lt;Year&gt;2010&lt;/Year&gt;&lt;RecNum&gt;615&lt;/RecNum&gt;&lt;DisplayText&gt;(Frandsen&lt;style face="italic"&gt; et al.&lt;/style&gt;,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instrText>
      </w:r>
      <w:r w:rsidR="00096B53">
        <w:fldChar w:fldCharType="separate"/>
      </w:r>
      <w:r w:rsidR="00096B53">
        <w:rPr>
          <w:noProof/>
        </w:rPr>
        <w:t>(Frandsen</w:t>
      </w:r>
      <w:r w:rsidR="00096B53" w:rsidRPr="00096B53">
        <w:rPr>
          <w:i/>
          <w:noProof/>
        </w:rPr>
        <w:t xml:space="preserve"> et al.</w:t>
      </w:r>
      <w:r w:rsidR="00096B53">
        <w:rPr>
          <w:noProof/>
        </w:rPr>
        <w:t>, 2010)</w:t>
      </w:r>
      <w:r w:rsidR="00096B53">
        <w:fldChar w:fldCharType="end"/>
      </w:r>
      <w:r w:rsidR="003B548B">
        <w:t xml:space="preserve">. </w:t>
      </w:r>
    </w:p>
    <w:p w14:paraId="1576AEFF" w14:textId="77777777" w:rsidR="00440B62" w:rsidRDefault="00147942" w:rsidP="00C22FB2">
      <w:pPr>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 </w:instrText>
      </w:r>
      <w:r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Pr="00C41204">
        <w:instrText xml:space="preserve"> ADDIN EN.CITE.DATA </w:instrText>
      </w:r>
      <w:r w:rsidRPr="00C41204">
        <w:fldChar w:fldCharType="end"/>
      </w:r>
      <w:r w:rsidRPr="00C41204">
        <w:fldChar w:fldCharType="separate"/>
      </w:r>
      <w:r w:rsidRPr="00C41204">
        <w:rPr>
          <w:noProof/>
        </w:rPr>
        <w:t>(Campos</w:t>
      </w:r>
      <w:r w:rsidRPr="00C41204">
        <w:rPr>
          <w:i/>
          <w:noProof/>
        </w:rPr>
        <w:t xml:space="preserve"> et al.</w:t>
      </w:r>
      <w:r w:rsidRPr="00C41204">
        <w:rPr>
          <w:noProof/>
        </w:rPr>
        <w:t>,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r w:rsidRPr="00C41204">
        <w:rPr>
          <w:rStyle w:val="Emphasis"/>
          <w:color w:val="2E2E2E"/>
          <w:sz w:val="22"/>
          <w:szCs w:val="22"/>
        </w:rPr>
        <w:t>Aristeus antennatus</w:t>
      </w:r>
      <w:r w:rsidRPr="00C41204">
        <w:rPr>
          <w:color w:val="2E2E2E"/>
        </w:rPr>
        <w:t xml:space="preserve"> </w:t>
      </w:r>
      <w:r w:rsidRPr="00C41204">
        <w:rPr>
          <w:color w:val="2E2E2E"/>
        </w:rPr>
        <w:fldChar w:fldCharType="begin"/>
      </w:r>
      <w:r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Pr="00C41204">
        <w:rPr>
          <w:noProof/>
          <w:color w:val="2E2E2E"/>
        </w:rPr>
        <w:t>(Campos</w:t>
      </w:r>
      <w:r w:rsidRPr="00C41204">
        <w:rPr>
          <w:i/>
          <w:noProof/>
          <w:color w:val="2E2E2E"/>
        </w:rPr>
        <w:t xml:space="preserve"> et al.</w:t>
      </w:r>
      <w:r w:rsidRPr="00C41204">
        <w:rPr>
          <w:noProof/>
          <w:color w:val="2E2E2E"/>
        </w:rPr>
        <w:t>,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r>
        <w:rPr>
          <w:i/>
          <w:color w:val="2E2E2E"/>
        </w:rPr>
        <w:t>n</w:t>
      </w:r>
      <w:r w:rsidRPr="00C41204">
        <w:rPr>
          <w:i/>
          <w:color w:val="2E2E2E"/>
        </w:rPr>
        <w:t>orvegicus</w:t>
      </w:r>
      <w:r w:rsidRPr="00C41204">
        <w:rPr>
          <w:color w:val="2E2E2E"/>
        </w:rPr>
        <w:t xml:space="preserve">). </w:t>
      </w:r>
    </w:p>
    <w:p w14:paraId="520B27A0" w14:textId="58A70920" w:rsidR="005367E6" w:rsidRDefault="00B357AB" w:rsidP="00C22FB2">
      <w:pPr>
        <w:jc w:val="both"/>
      </w:pPr>
      <w:r w:rsidRPr="00990A21">
        <w:lastRenderedPageBreak/>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Y1OTwvUmVjTnVtPjxEaXNwbGF5VGV4dD4oRWlnYWFyZDxzdHlsZSBmYWNlPSJpdGFs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</w:fldData>
        </w:fldChar>
      </w:r>
      <w:r w:rsidR="0057357A">
        <w:instrText xml:space="preserve"> ADDIN EN.CITE </w:instrText>
      </w:r>
      <w:r w:rsidR="0057357A">
        <w:fldChar w:fldCharType="begin">
          <w:fldData xml:space="preserve">PEVuZE5vdGU+PENpdGU+PEF1dGhvcj5FaWdhYXJkPC9BdXRob3I+PFllYXI+MjAxMTwvWWVhcj48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</w:fldData>
        </w:fldChar>
      </w:r>
      <w:r w:rsidR="0057357A">
        <w:instrText xml:space="preserve"> ADDIN EN.CITE.DATA </w:instrText>
      </w:r>
      <w:r w:rsidR="0057357A">
        <w:fldChar w:fldCharType="end"/>
      </w:r>
      <w:r w:rsidR="0057357A">
        <w:fldChar w:fldCharType="separate"/>
      </w:r>
      <w:r w:rsidR="0057357A">
        <w:rPr>
          <w:noProof/>
        </w:rPr>
        <w:t>(Eigaard</w:t>
      </w:r>
      <w:r w:rsidR="0057357A" w:rsidRPr="0057357A">
        <w:rPr>
          <w:i/>
          <w:noProof/>
        </w:rPr>
        <w:t xml:space="preserve"> et al.</w:t>
      </w:r>
      <w:r w:rsidR="0057357A">
        <w:rPr>
          <w:noProof/>
        </w:rPr>
        <w:t>, 2011; Sangster and Breen, 1998)</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AD5847">
        <w:t xml:space="preserve">Further assessment of position effects on quad-rigs using </w:t>
      </w:r>
      <w:r w:rsidR="00144B4A">
        <w:t>data from gear monitoring</w:t>
      </w:r>
      <w:r w:rsidR="00AD5847">
        <w:t xml:space="preserve"> sensors </w:t>
      </w:r>
      <w:r w:rsidR="00AD5847">
        <w:fldChar w:fldCharType="begin"/>
      </w:r>
      <w:r w:rsidR="00AD5847">
        <w:instrText xml:space="preserve"> ADDIN EN.CITE &lt;EndNote&gt;&lt;Cite&gt;&lt;Author&gt;Sangster&lt;/Author&gt;&lt;Year&gt;1998&lt;/Year&gt;&lt;RecNum&gt;649&lt;/RecNum&gt;&lt;DisplayText&gt;(Sangster and Breen, 1998)&lt;/DisplayText&gt;&lt;record&gt;&lt;rec-number&gt;649&lt;/rec-number&gt;&lt;foreign-keys&gt;&lt;key app="EN" db-id="xax5v99p909t04eax0qpx5zu9ddad5erz5fw" timestamp="1447837499"&gt;649&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72230E">
        <w:instrText xml:space="preserve"> ADDIN EN.CITE &lt;EndNote&gt;&lt;Cite&gt;&lt;Author&gt;Lucchetti&lt;/Author&gt;&lt;Year&gt;2012&lt;/Year&gt;&lt;RecNum&gt;658&lt;/RecNum&gt;&lt;DisplayText&gt;(Lucchetti and Sala, 2012)&lt;/DisplayText&gt;&lt;record&gt;&lt;rec-number&gt;658&lt;/rec-number&gt;&lt;foreign-keys&gt;&lt;key app="EN" db-id="xax5v99p909t04eax0qpx5zu9ddad5erz5fw" timestamp="1448884486"&gt;658&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24BC8757" w:rsidR="0093514A" w:rsidRDefault="0093514A" w:rsidP="00C22FB2">
      <w:pPr>
        <w:jc w:val="both"/>
      </w:pPr>
      <w:r>
        <w:t>The model allows for additional covariates to be included. Variables we did not incorporate in the model include:</w:t>
      </w:r>
      <w:r w:rsidR="00716B04">
        <w:t xml:space="preserve"> haul duration</w:t>
      </w:r>
      <w:r w:rsidR="007D67DE">
        <w:t>,</w:t>
      </w:r>
      <w:r>
        <w:t xml:space="preserve"> depth, time of day, tidal effects</w:t>
      </w:r>
      <w:r w:rsidR="00144B4A">
        <w:t>,</w:t>
      </w:r>
      <w:r w:rsidR="00990A21">
        <w:t xml:space="preserve"> </w:t>
      </w:r>
      <w:r>
        <w:t>weather,</w:t>
      </w:r>
      <w:r w:rsidR="00144B4A" w:rsidRPr="00144B4A">
        <w:t xml:space="preserve"> </w:t>
      </w:r>
      <w:r w:rsidR="00990A21">
        <w:t xml:space="preserve">and </w:t>
      </w:r>
      <w:r w:rsidR="00144B4A">
        <w:t xml:space="preserve">data from gear monitoring sensors, </w:t>
      </w:r>
      <w:r>
        <w:t xml:space="preserve">among others.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FD5F42">
      <w:pPr>
        <w:jc w:val="both"/>
      </w:pPr>
    </w:p>
    <w:p w14:paraId="7143A6FD" w14:textId="1238EADA" w:rsidR="00822C98" w:rsidRDefault="00822C98" w:rsidP="00CD6DFA">
      <w:pPr>
        <w:jc w:val="both"/>
        <w:rPr>
          <w:rStyle w:val="Heading3Char"/>
        </w:rPr>
      </w:pPr>
      <w:r>
        <w:rPr>
          <w:rStyle w:val="Heading3Char"/>
        </w:rPr>
        <w:t>Fishery</w:t>
      </w:r>
      <w:r w:rsidRPr="00E34A8F">
        <w:rPr>
          <w:rStyle w:val="Heading3Char"/>
        </w:rPr>
        <w:t xml:space="preserve"> </w:t>
      </w:r>
      <w:r>
        <w:rPr>
          <w:rStyle w:val="Heading3Char"/>
        </w:rPr>
        <w:t>implications</w:t>
      </w:r>
    </w:p>
    <w:p w14:paraId="73CB7144" w14:textId="739EDF25" w:rsidR="00822C98" w:rsidRDefault="00822C98" w:rsidP="00440B62">
      <w:pPr>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C419CE"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C419CE" w:rsidRPr="00C41204">
        <w:rPr>
          <w:noProof/>
        </w:rPr>
        <w:t>(BIM, 2014; Revill</w:t>
      </w:r>
      <w:r w:rsidR="00C419CE" w:rsidRPr="00C41204">
        <w:rPr>
          <w:i/>
          <w:noProof/>
        </w:rPr>
        <w:t xml:space="preserve"> et al.</w:t>
      </w:r>
      <w:r w:rsidR="00C419CE" w:rsidRPr="00C41204">
        <w:rPr>
          <w:noProof/>
        </w:rPr>
        <w:t>, 2009)</w:t>
      </w:r>
      <w:r w:rsidR="00C419CE" w:rsidRPr="00C41204">
        <w:fldChar w:fldCharType="end"/>
      </w:r>
      <w:r w:rsidR="00C419CE">
        <w:t>.</w:t>
      </w:r>
      <w:r w:rsidR="00C419CE">
        <w:rPr>
          <w:color w:val="2E2E2E"/>
        </w:rPr>
        <w:t xml:space="preserve"> </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5125F0">
        <w:instrText xml:space="preserve"> ADDIN EN.CITE &lt;EndNote&gt;&lt;Cite&gt;&lt;Author&gt;BIM&lt;/Author&gt;&lt;Year&gt;2014&lt;/Year&gt;&lt;RecNum&gt;594&lt;/RecNum&gt;&lt;DisplayText&gt;(BIM, 2014)&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5E68DD53" w:rsidR="00E46813" w:rsidRDefault="00C419CE" w:rsidP="00C22FB2">
      <w:pPr>
        <w:jc w:val="both"/>
      </w:pPr>
      <w:r>
        <w:t xml:space="preserve">An increase in minimum cod-end mesh size would be a </w:t>
      </w:r>
      <w:r w:rsidR="00A316F7">
        <w:t xml:space="preserve">relatively simple, inexpensive and practical </w:t>
      </w:r>
      <w:r>
        <w:t xml:space="preserve"> </w:t>
      </w:r>
      <w:r w:rsidR="00A316F7">
        <w:t xml:space="preserve">new management </w:t>
      </w:r>
      <w:r>
        <w:t xml:space="preserve">measure </w:t>
      </w:r>
      <w:r w:rsidR="00A316F7">
        <w:t xml:space="preserve">in the </w:t>
      </w:r>
      <w:r w:rsidR="00A316F7" w:rsidRPr="00AD5DC7">
        <w:rPr>
          <w:i/>
        </w:rPr>
        <w:t>Nephrops</w:t>
      </w:r>
      <w:r w:rsidR="00A316F7">
        <w:t xml:space="preserve"> fishery.</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3 and 4)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s 3 &amp; 4) are unknown but may, if confirmed,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w:t>
      </w:r>
      <w:r w:rsidR="00F72347">
        <w:lastRenderedPageBreak/>
        <w:t xml:space="preserve">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E86E24">
        <w:instrText xml:space="preserve"> ADDIN EN.CITE &lt;EndNote&gt;&lt;Cite&gt;&lt;Author&gt;Cosgrove&lt;/Author&gt;&lt;Year&gt;2015&lt;/Year&gt;&lt;RecNum&gt;652&lt;/RecNum&gt;&lt;DisplayText&gt;(Cosgrove&lt;style face="italic"&gt; et al.&lt;/style&gt;, 2015)&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E86E24">
        <w:rPr>
          <w:noProof/>
        </w:rPr>
        <w:t>(Cosgrove</w:t>
      </w:r>
      <w:r w:rsidR="00E86E24" w:rsidRPr="00E86E24">
        <w:rPr>
          <w:i/>
          <w:noProof/>
        </w:rPr>
        <w:t xml:space="preserve"> et al.</w:t>
      </w:r>
      <w:r w:rsidR="00E86E24">
        <w:rPr>
          <w:noProof/>
        </w:rPr>
        <w:t>, 2015)</w:t>
      </w:r>
      <w:r w:rsidR="00E86E24">
        <w:fldChar w:fldCharType="end"/>
      </w:r>
      <w:r w:rsidR="00E86E24">
        <w:t xml:space="preserve">. </w:t>
      </w:r>
      <w:r w:rsidR="00F72347">
        <w:t>Results of the current study suggest that</w:t>
      </w:r>
      <w:r w:rsidR="007B2A11" w:rsidRPr="00AD5DC7">
        <w:rPr>
          <w:i/>
        </w:rPr>
        <w:t>, ceteris parabis</w:t>
      </w:r>
      <w:r w:rsidR="007B2A11">
        <w:t xml:space="preserve">, </w:t>
      </w:r>
      <w:r w:rsidR="00F72347">
        <w:t xml:space="preserve"> a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C22FB2">
      <w:pPr>
        <w:jc w:val="both"/>
      </w:pPr>
      <w:r>
        <w:t xml:space="preserve">  </w:t>
      </w:r>
      <w:r w:rsidR="00E86E24">
        <w:t xml:space="preserve"> </w:t>
      </w:r>
    </w:p>
    <w:p w14:paraId="3240265D" w14:textId="7F56C770" w:rsidR="00AD5847" w:rsidRDefault="00AD5847" w:rsidP="00AD5847">
      <w:pPr>
        <w:jc w:val="both"/>
        <w:rPr>
          <w:rStyle w:val="Heading3Char"/>
        </w:rPr>
      </w:pPr>
      <w:r>
        <w:rPr>
          <w:rStyle w:val="Heading3Char"/>
        </w:rPr>
        <w:t>Acknowledgements</w:t>
      </w:r>
    </w:p>
    <w:p w14:paraId="1BEE15F2" w14:textId="0109D106" w:rsidR="001738BE" w:rsidRDefault="001738BE" w:rsidP="00FD5F42">
      <w:pPr>
        <w:jc w:val="both"/>
      </w:pPr>
      <w:r>
        <w:t xml:space="preserve">We are grateful to the owner Ivan Wilde and crew of MFV Our Lass </w:t>
      </w:r>
      <w:r w:rsidR="00384C2F">
        <w:t xml:space="preserve">II </w:t>
      </w:r>
      <w:r>
        <w:t>for the</w:t>
      </w:r>
      <w:r w:rsidR="00692FAA">
        <w:t>ir</w:t>
      </w:r>
      <w:r>
        <w:t xml:space="preserve"> participation during the </w:t>
      </w:r>
      <w:r w:rsidR="00692FAA">
        <w:t>cod</w:t>
      </w:r>
      <w:r w:rsidR="00145D33">
        <w:t>-</w:t>
      </w:r>
      <w:r w:rsidR="00692FAA">
        <w:t xml:space="preserve">end </w:t>
      </w:r>
      <w:r w:rsidR="007D67DE">
        <w:t xml:space="preserve">mesh size gear trial. </w:t>
      </w:r>
      <w:r w:rsidR="00224112">
        <w:t xml:space="preserve">Thanks to </w:t>
      </w:r>
      <w:r w:rsidR="00ED4B0D">
        <w:t xml:space="preserve">Colm Lordan from the Marine Institute for information on </w:t>
      </w:r>
      <w:r w:rsidR="00224112">
        <w:t>q</w:t>
      </w:r>
      <w:r w:rsidR="00ED4B0D">
        <w:t xml:space="preserve">uad-rig activity in Irish waters. </w:t>
      </w:r>
      <w:r>
        <w:t xml:space="preserve">This work was funded by the Irish </w:t>
      </w:r>
      <w:r w:rsidR="00384C2F">
        <w:t xml:space="preserve"> </w:t>
      </w:r>
      <w:r w:rsidR="00692FAA">
        <w:t xml:space="preserve">Government </w:t>
      </w:r>
      <w:r>
        <w:t>and part financed by the EC under the Irish National Development Plan</w:t>
      </w:r>
      <w:r w:rsidR="00692FAA">
        <w:t xml:space="preserve"> </w:t>
      </w:r>
      <w:r>
        <w:t>2007 – 2013 through the BIM Marine Environment Protection Measure.</w:t>
      </w:r>
      <w:r w:rsidR="00ED4B0D">
        <w:t xml:space="preserve"> </w:t>
      </w: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636ADE45" w14:textId="0FE7B574" w:rsidR="00AD5847" w:rsidRDefault="00AD5847" w:rsidP="00AD5847">
      <w:pPr>
        <w:jc w:val="both"/>
        <w:rPr>
          <w:rStyle w:val="Heading3Char"/>
        </w:rPr>
      </w:pPr>
      <w:r>
        <w:rPr>
          <w:rStyle w:val="Heading3Char"/>
        </w:rPr>
        <w:lastRenderedPageBreak/>
        <w:t>References</w:t>
      </w:r>
    </w:p>
    <w:p w14:paraId="40012789" w14:textId="77777777" w:rsidR="00844D2A" w:rsidRDefault="00844D2A" w:rsidP="00844D2A">
      <w:pPr>
        <w:pStyle w:val="EndNoteBibliography"/>
        <w:spacing w:after="0"/>
        <w:ind w:left="720" w:hanging="720"/>
      </w:pPr>
    </w:p>
    <w:p w14:paraId="6779FB9F" w14:textId="77777777" w:rsidR="00AD5DC7" w:rsidRPr="00AD5DC7" w:rsidRDefault="00D702F7" w:rsidP="00AD5DC7">
      <w:pPr>
        <w:pStyle w:val="EndNoteBibliography"/>
        <w:spacing w:after="0"/>
        <w:ind w:left="720" w:hanging="720"/>
      </w:pPr>
      <w:r>
        <w:fldChar w:fldCharType="begin"/>
      </w:r>
      <w:r>
        <w:instrText xml:space="preserve"> ADDIN EN.REFLIST </w:instrText>
      </w:r>
      <w:r>
        <w:fldChar w:fldCharType="separate"/>
      </w:r>
      <w:r w:rsidR="00AD5DC7" w:rsidRPr="00AD5DC7">
        <w:t>Agresti, A. 2002. Categorical Data Analysis</w:t>
      </w:r>
      <w:r w:rsidR="00AD5DC7" w:rsidRPr="00AD5DC7">
        <w:rPr>
          <w:i/>
        </w:rPr>
        <w:t xml:space="preserve">, </w:t>
      </w:r>
      <w:r w:rsidR="00AD5DC7" w:rsidRPr="00AD5DC7">
        <w:t>John Wiley &amp; Sons, Inc., Hoboken, New Jersey.</w:t>
      </w:r>
    </w:p>
    <w:p w14:paraId="3A9557CC" w14:textId="77777777" w:rsidR="00AD5DC7" w:rsidRPr="00AD5DC7" w:rsidRDefault="00AD5DC7" w:rsidP="00AD5DC7">
      <w:pPr>
        <w:pStyle w:val="EndNoteBibliography"/>
        <w:spacing w:after="0"/>
        <w:ind w:left="720" w:hanging="720"/>
      </w:pPr>
      <w:r w:rsidRPr="00AD5DC7">
        <w:t>Benoit, H. P., Hurlbut, T., and Chasse, J. 2010. Assessing the factors influencing discard mortality of demersal fishes using a semi-quantitative indicator of survival potential. Fisheries research, 106: 436-447.</w:t>
      </w:r>
    </w:p>
    <w:p w14:paraId="167A9CC3" w14:textId="77777777" w:rsidR="00AD5DC7" w:rsidRPr="00AD5DC7" w:rsidRDefault="00AD5DC7" w:rsidP="00AD5DC7">
      <w:pPr>
        <w:pStyle w:val="EndNoteBibliography"/>
        <w:spacing w:after="0"/>
        <w:ind w:left="720" w:hanging="720"/>
      </w:pPr>
      <w:r w:rsidRPr="00AD5DC7">
        <w:t>BIM. 2014. Catch comparison of Quad and Twin-rig trawls in the Celtic Sea Nephrops fishery, BIM Gear Technology Report. 4 pp.</w:t>
      </w:r>
    </w:p>
    <w:p w14:paraId="35518FB9" w14:textId="77777777" w:rsidR="00AD5DC7" w:rsidRPr="00AD5DC7" w:rsidRDefault="00AD5DC7" w:rsidP="00AD5DC7">
      <w:pPr>
        <w:pStyle w:val="EndNoteBibliography"/>
        <w:spacing w:after="0"/>
        <w:ind w:left="720" w:hanging="720"/>
      </w:pPr>
      <w:r w:rsidRPr="00AD5DC7">
        <w:t xml:space="preserve">Briggs, R., Armstrong, M., and Rihan, D. 1999. The consequences of an increase in mesh size in the Irish Sea </w:t>
      </w:r>
      <w:r w:rsidRPr="00AD5DC7">
        <w:rPr>
          <w:i/>
        </w:rPr>
        <w:t>Nephrops</w:t>
      </w:r>
      <w:r w:rsidRPr="00AD5DC7">
        <w:t xml:space="preserve"> fishery: an experimental approach. Fisheries research, 40: 43-53.</w:t>
      </w:r>
    </w:p>
    <w:p w14:paraId="5FE2A27F" w14:textId="77777777" w:rsidR="00AD5DC7" w:rsidRPr="00AD5DC7" w:rsidRDefault="00AD5DC7" w:rsidP="00AD5DC7">
      <w:pPr>
        <w:pStyle w:val="EndNoteBibliography"/>
        <w:spacing w:after="0"/>
        <w:ind w:left="720" w:hanging="720"/>
      </w:pPr>
      <w:r w:rsidRPr="00AD5DC7">
        <w:t>Campos, A., Fonseca, P., and Erzini, K. 2003. Size selectivity of diamond and square mesh cod ends for four by-catch species in the crustacean fishery off the Portuguese south coast. Fisheries research, 60: 79-97.</w:t>
      </w:r>
    </w:p>
    <w:p w14:paraId="298479D2" w14:textId="77777777" w:rsidR="00AD5DC7" w:rsidRPr="00AD5DC7" w:rsidRDefault="00AD5DC7" w:rsidP="00AD5DC7">
      <w:pPr>
        <w:pStyle w:val="EndNoteBibliography"/>
        <w:spacing w:after="0"/>
        <w:ind w:left="720" w:hanging="720"/>
      </w:pPr>
      <w:r w:rsidRPr="00AD5DC7">
        <w:t>Catchpole, T., Frid, C., and Gray, T. 2005. Discards in North Sea fisheries: causes, consequences and solutions. Marine Policy, 29: 421-430.</w:t>
      </w:r>
    </w:p>
    <w:p w14:paraId="1E003729" w14:textId="77777777" w:rsidR="00AD5DC7" w:rsidRPr="00AD5DC7" w:rsidRDefault="00AD5DC7" w:rsidP="00AD5DC7">
      <w:pPr>
        <w:pStyle w:val="EndNoteBibliography"/>
        <w:spacing w:after="0"/>
        <w:ind w:left="720" w:hanging="720"/>
      </w:pPr>
      <w:r w:rsidRPr="00AD5DC7">
        <w:t>Catchpole, T., and Revill, A. 2008. Gear technology in Nephrops trawl fisheries. Reviews in Fish Biology and Fisheries, 18: 17-31.</w:t>
      </w:r>
    </w:p>
    <w:p w14:paraId="0267964D" w14:textId="77777777" w:rsidR="00AD5DC7" w:rsidRPr="00AD5DC7" w:rsidRDefault="00AD5DC7" w:rsidP="00AD5DC7">
      <w:pPr>
        <w:pStyle w:val="EndNoteBibliography"/>
        <w:spacing w:after="0"/>
        <w:ind w:left="720" w:hanging="720"/>
      </w:pPr>
      <w:r w:rsidRPr="00AD5DC7">
        <w:t xml:space="preserve">Cosgrove, R., Browne, D., McDonald, D., Curtin, R., and Keatinge, M., 2015. Assessment of an increase in cod-end mesh size in the Irish Sea </w:t>
      </w:r>
      <w:r w:rsidRPr="00AD5DC7">
        <w:rPr>
          <w:i/>
        </w:rPr>
        <w:t>Nephrops</w:t>
      </w:r>
      <w:r w:rsidRPr="00AD5DC7">
        <w:t xml:space="preserve"> fishery. Irish Sea Fisheries Board (BIM), Marine Technial report, 16 pp.</w:t>
      </w:r>
    </w:p>
    <w:p w14:paraId="08B28746" w14:textId="77777777" w:rsidR="00AD5DC7" w:rsidRPr="00AD5DC7" w:rsidRDefault="00AD5DC7" w:rsidP="00AD5DC7">
      <w:pPr>
        <w:pStyle w:val="EndNoteBibliography"/>
        <w:spacing w:after="0"/>
        <w:ind w:left="720" w:hanging="720"/>
      </w:pPr>
      <w:r w:rsidRPr="00AD5DC7">
        <w:t>Eigaard, O. R., Rihan, D., Graham, N., Sala, A., and Zachariassen, K. 2011. Improving fishing effort descriptors: Modelling engine power and gear-size relations of five European trawl fleets. Fisheries research, 110: 39-46.</w:t>
      </w:r>
    </w:p>
    <w:p w14:paraId="3C59DE8F" w14:textId="029CBD35" w:rsidR="00AD5DC7" w:rsidRPr="00AD5DC7" w:rsidRDefault="00AD5DC7" w:rsidP="00AD5DC7">
      <w:pPr>
        <w:pStyle w:val="EndNoteBibliography"/>
        <w:spacing w:after="0"/>
        <w:ind w:left="720" w:hanging="720"/>
      </w:pPr>
      <w:r w:rsidRPr="00AD5DC7">
        <w:t xml:space="preserve">FAO 2010. Landing data for </w:t>
      </w:r>
      <w:r w:rsidRPr="00AD5DC7">
        <w:rPr>
          <w:i/>
        </w:rPr>
        <w:t>Nephrops norvegicus</w:t>
      </w:r>
      <w:r w:rsidRPr="00AD5DC7">
        <w:t xml:space="preserve"> in 1955–2010 using FAO programme and database FishStatJ. </w:t>
      </w:r>
      <w:hyperlink r:id="rId10" w:history="1">
        <w:r w:rsidRPr="00AD5DC7">
          <w:rPr>
            <w:rStyle w:val="Hyperlink"/>
          </w:rPr>
          <w:t>http://www.fao.org/fishery/statistics/software/fishstatj/en</w:t>
        </w:r>
      </w:hyperlink>
      <w:r w:rsidRPr="00AD5DC7">
        <w:t>.</w:t>
      </w:r>
    </w:p>
    <w:p w14:paraId="2DF4FC0B" w14:textId="77777777" w:rsidR="00AD5DC7" w:rsidRPr="00AD5DC7" w:rsidRDefault="00AD5DC7" w:rsidP="00AD5DC7">
      <w:pPr>
        <w:pStyle w:val="EndNoteBibliography"/>
        <w:spacing w:after="0"/>
        <w:ind w:left="720" w:hanging="720"/>
      </w:pPr>
      <w:r w:rsidRPr="00AD5DC7">
        <w:t>Fournier, D. A., Skaug, H. J., Ancheta, J., Ianelli, J., Magnusson, A., Maunder, M. N., Nielsen, A.</w:t>
      </w:r>
      <w:r w:rsidRPr="00AD5DC7">
        <w:rPr>
          <w:i/>
        </w:rPr>
        <w:t>, et al.</w:t>
      </w:r>
      <w:r w:rsidRPr="00AD5DC7">
        <w:t xml:space="preserve"> 2012. AD Model Builder: using automatic differentiation for statistical inference of highly parameterized complex nonlinear models. Optimization Methods &amp; Software, 27: 233-249.</w:t>
      </w:r>
    </w:p>
    <w:p w14:paraId="40445A8E" w14:textId="77777777" w:rsidR="00AD5DC7" w:rsidRPr="00AD5DC7" w:rsidRDefault="00AD5DC7" w:rsidP="00AD5DC7">
      <w:pPr>
        <w:pStyle w:val="EndNoteBibliography"/>
        <w:spacing w:after="0"/>
        <w:ind w:left="720" w:hanging="720"/>
      </w:pPr>
      <w:r w:rsidRPr="00AD5DC7">
        <w:t>Fox, J., and John, F. 2003. Effect Displays in R for Generalised Linear Models. Journal of statistical software, 8: 1-27.</w:t>
      </w:r>
    </w:p>
    <w:p w14:paraId="0C6480B0" w14:textId="77777777" w:rsidR="00AD5DC7" w:rsidRPr="00AD5DC7" w:rsidRDefault="00AD5DC7" w:rsidP="00AD5DC7">
      <w:pPr>
        <w:pStyle w:val="EndNoteBibliography"/>
        <w:spacing w:after="0"/>
        <w:ind w:left="720" w:hanging="720"/>
      </w:pPr>
      <w:r w:rsidRPr="00AD5DC7">
        <w:t>Frandsen, R. P., 2010. Reduction of discards in the Danish Nephrops (</w:t>
      </w:r>
      <w:r w:rsidRPr="00AD5DC7">
        <w:rPr>
          <w:i/>
        </w:rPr>
        <w:t>Nephrops norvegicus</w:t>
      </w:r>
      <w:r w:rsidRPr="00AD5DC7">
        <w:t>) directed trawl fisheries in Kattegat and Skagerrak. Aalborg University, The Faculty of Engineering and Science, Department of Biotechnology, Chemistry and Environmental Engineering. Ph.D., 135 pp.</w:t>
      </w:r>
    </w:p>
    <w:p w14:paraId="317D6339" w14:textId="77777777" w:rsidR="00AD5DC7" w:rsidRPr="00AD5DC7" w:rsidRDefault="00AD5DC7" w:rsidP="00AD5DC7">
      <w:pPr>
        <w:pStyle w:val="EndNoteBibliography"/>
        <w:spacing w:after="0"/>
        <w:ind w:left="720" w:hanging="720"/>
      </w:pPr>
      <w:r w:rsidRPr="00AD5DC7">
        <w:t xml:space="preserve">Frandsen, R. P., Herrmann, B., and Madsen, N. 2010. A simulation-based attempt to quantify the morphological component of size selection of </w:t>
      </w:r>
      <w:r w:rsidRPr="00AD5DC7">
        <w:rPr>
          <w:i/>
        </w:rPr>
        <w:t xml:space="preserve">Nephrops norvegicus </w:t>
      </w:r>
      <w:r w:rsidRPr="00AD5DC7">
        <w:t>in trawl codends. Fisheries research, 101: 156-167.</w:t>
      </w:r>
    </w:p>
    <w:p w14:paraId="5648A360" w14:textId="77777777" w:rsidR="00AD5DC7" w:rsidRPr="00AD5DC7" w:rsidRDefault="00AD5DC7" w:rsidP="00AD5DC7">
      <w:pPr>
        <w:pStyle w:val="EndNoteBibliography"/>
        <w:spacing w:after="0"/>
        <w:ind w:left="720" w:hanging="720"/>
      </w:pPr>
      <w:r w:rsidRPr="00AD5DC7">
        <w:t>Gerritsen, H. D., McGrath, D., and Lordan, C. 2006. A simple method for comparing age–length keys reveals significant regional differences within a single stock of haddock (Melanogrammus aeglefinus). ICES Journal of Marine Science: Journal du Conseil, 63: 1096-1100.</w:t>
      </w:r>
    </w:p>
    <w:p w14:paraId="7DE92767" w14:textId="77777777" w:rsidR="00AD5DC7" w:rsidRPr="00AD5DC7" w:rsidRDefault="00AD5DC7" w:rsidP="00AD5DC7">
      <w:pPr>
        <w:pStyle w:val="EndNoteBibliography"/>
        <w:spacing w:after="0"/>
        <w:ind w:left="720" w:hanging="720"/>
      </w:pPr>
      <w:r w:rsidRPr="00AD5DC7">
        <w:t>Greene, W. H. 2000. Econometric Analysis, Prentice Hall, Upper Saddle River, New Jersey.</w:t>
      </w:r>
    </w:p>
    <w:p w14:paraId="48D5C6EA" w14:textId="77777777" w:rsidR="00AD5DC7" w:rsidRPr="00AD5DC7" w:rsidRDefault="00AD5DC7" w:rsidP="00AD5DC7">
      <w:pPr>
        <w:pStyle w:val="EndNoteBibliography"/>
        <w:spacing w:after="0"/>
        <w:ind w:left="720" w:hanging="720"/>
      </w:pPr>
      <w:r w:rsidRPr="00AD5DC7">
        <w:t>Hartzel, J., Agresti, A., and Caffo, B. 2001. Multinomial logit random effects models. Statistical Modelling: An International Journal, 1: 81-102.</w:t>
      </w:r>
    </w:p>
    <w:p w14:paraId="565D62BC" w14:textId="77777777" w:rsidR="00AD5DC7" w:rsidRPr="00AD5DC7" w:rsidRDefault="00AD5DC7" w:rsidP="00AD5DC7">
      <w:pPr>
        <w:pStyle w:val="EndNoteBibliography"/>
        <w:spacing w:after="0"/>
        <w:ind w:left="720" w:hanging="720"/>
      </w:pPr>
      <w:r w:rsidRPr="00AD5DC7">
        <w:t>Herrmann, B., and O’Neill, F. G. 2005. Theoretical study of the between-haul variation of haddock selectivity in a diamond mesh cod-end. Fisheries research, 74: 243-252.</w:t>
      </w:r>
    </w:p>
    <w:p w14:paraId="140D3571" w14:textId="77777777" w:rsidR="00AD5DC7" w:rsidRPr="00AD5DC7" w:rsidRDefault="00AD5DC7" w:rsidP="00AD5DC7">
      <w:pPr>
        <w:pStyle w:val="EndNoteBibliography"/>
        <w:spacing w:after="0"/>
        <w:ind w:left="720" w:hanging="720"/>
      </w:pPr>
      <w:r w:rsidRPr="00AD5DC7">
        <w:t>Hinde, J., and Demétrio, C. G. B. 1998. Overdispersion: Models and estimation. Computational Statistics &amp; Data Analysis, 27: 151-170.</w:t>
      </w:r>
    </w:p>
    <w:p w14:paraId="6311D37E" w14:textId="77777777" w:rsidR="00AD5DC7" w:rsidRPr="00AD5DC7" w:rsidRDefault="00AD5DC7" w:rsidP="00AD5DC7">
      <w:pPr>
        <w:pStyle w:val="EndNoteBibliography"/>
        <w:spacing w:after="0"/>
        <w:ind w:left="720" w:hanging="720"/>
      </w:pPr>
      <w:r w:rsidRPr="00AD5DC7">
        <w:t>Holst, R., and Revill, A. 2009. A simple statistical method for catch comparison studies. Fisheries research, 95: 254-259.</w:t>
      </w:r>
    </w:p>
    <w:p w14:paraId="3286DA67" w14:textId="77777777" w:rsidR="00AD5DC7" w:rsidRPr="00AD5DC7" w:rsidRDefault="00AD5DC7" w:rsidP="00AD5DC7">
      <w:pPr>
        <w:pStyle w:val="EndNoteBibliography"/>
        <w:spacing w:after="0"/>
        <w:ind w:left="720" w:hanging="720"/>
      </w:pPr>
      <w:r w:rsidRPr="00AD5DC7">
        <w:lastRenderedPageBreak/>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636440FD" w14:textId="77777777" w:rsidR="00AD5DC7" w:rsidRPr="00AD5DC7" w:rsidRDefault="00AD5DC7" w:rsidP="00AD5DC7">
      <w:pPr>
        <w:pStyle w:val="EndNoteBibliography"/>
        <w:spacing w:after="0"/>
        <w:ind w:left="720" w:hanging="720"/>
      </w:pPr>
      <w:r w:rsidRPr="00AD5DC7">
        <w:t>Krag, L. A., Herrmann, B., and Karlsen, J. D. 2014. Inferring fish escape behaviour in trawls based on catch comparison data: Model development and evaluation based on data from Skagerrak, Denmark. Plos One, 9: e88819.</w:t>
      </w:r>
    </w:p>
    <w:p w14:paraId="57485775" w14:textId="77777777" w:rsidR="00AD5DC7" w:rsidRPr="00AD5DC7" w:rsidRDefault="00AD5DC7" w:rsidP="00AD5DC7">
      <w:pPr>
        <w:pStyle w:val="EndNoteBibliography"/>
        <w:spacing w:after="0"/>
        <w:ind w:left="720" w:hanging="720"/>
      </w:pPr>
      <w:r w:rsidRPr="00AD5DC7">
        <w:t>Lucchetti, A., and Sala, A. 2012. Impact and performance of Mediterranean fishing gear by side-scan sonar technology. Canadian Journal of Fisheries and Aquatic Sciences, 69: 1806-1816.</w:t>
      </w:r>
    </w:p>
    <w:p w14:paraId="3D5D2A45" w14:textId="77777777" w:rsidR="00AD5DC7" w:rsidRPr="00AD5DC7" w:rsidRDefault="00AD5DC7" w:rsidP="00AD5DC7">
      <w:pPr>
        <w:pStyle w:val="EndNoteBibliography"/>
        <w:spacing w:after="0"/>
        <w:ind w:left="720" w:hanging="720"/>
      </w:pPr>
      <w:r w:rsidRPr="00AD5DC7">
        <w:t>McClanahan, T. R., and Mangi, S. C. 2004. Gear-based management of a tropical artisanal fishery based on species selectivity and capture size. Fisheries Management and Ecology, 11: 51-60.</w:t>
      </w:r>
    </w:p>
    <w:p w14:paraId="5494D079" w14:textId="77777777" w:rsidR="00AD5DC7" w:rsidRPr="00AD5DC7" w:rsidRDefault="00AD5DC7" w:rsidP="00AD5DC7">
      <w:pPr>
        <w:pStyle w:val="EndNoteBibliography"/>
        <w:spacing w:after="0"/>
        <w:ind w:left="720" w:hanging="720"/>
      </w:pPr>
      <w:r w:rsidRPr="00AD5DC7">
        <w:t>McCullagh, P., and Nelder, J. A. 1989. Generalized Linear Models. 2nd edition</w:t>
      </w:r>
      <w:r w:rsidRPr="00AD5DC7">
        <w:rPr>
          <w:i/>
        </w:rPr>
        <w:t xml:space="preserve">, </w:t>
      </w:r>
      <w:r w:rsidRPr="00AD5DC7">
        <w:t>Chapman and Hall, London, UK. 512 pp.</w:t>
      </w:r>
    </w:p>
    <w:p w14:paraId="08269F7B" w14:textId="77777777" w:rsidR="00AD5DC7" w:rsidRPr="00AD5DC7" w:rsidRDefault="00AD5DC7" w:rsidP="00AD5DC7">
      <w:pPr>
        <w:pStyle w:val="EndNoteBibliography"/>
        <w:spacing w:after="0"/>
        <w:ind w:left="720" w:hanging="720"/>
      </w:pPr>
      <w:r w:rsidRPr="00AD5DC7">
        <w:t xml:space="preserve">McFadden, D. 1973. Conditional logit analysis of qualitative choice behavior. </w:t>
      </w:r>
      <w:r w:rsidRPr="00AD5DC7">
        <w:rPr>
          <w:i/>
        </w:rPr>
        <w:t>In</w:t>
      </w:r>
      <w:r w:rsidRPr="00AD5DC7">
        <w:t xml:space="preserve"> Frontiers in Econometrics, p. 624. Academic Press, New York.</w:t>
      </w:r>
    </w:p>
    <w:p w14:paraId="31BF99DF" w14:textId="77777777" w:rsidR="00AD5DC7" w:rsidRPr="00AD5DC7" w:rsidRDefault="00AD5DC7" w:rsidP="00AD5DC7">
      <w:pPr>
        <w:pStyle w:val="EndNoteBibliography"/>
        <w:spacing w:after="0"/>
        <w:ind w:left="720" w:hanging="720"/>
      </w:pPr>
      <w:r w:rsidRPr="00AD5DC7">
        <w:t>MI. 2014. The Stock Book 2014 : Annual Review of Fish Stocks in 2014 with Management Advice for 2015. Galway, Ireland, 624 pp.</w:t>
      </w:r>
    </w:p>
    <w:p w14:paraId="039230B5" w14:textId="77777777" w:rsidR="00AD5DC7" w:rsidRPr="00AD5DC7" w:rsidRDefault="00AD5DC7" w:rsidP="00AD5DC7">
      <w:pPr>
        <w:pStyle w:val="EndNoteBibliography"/>
        <w:spacing w:after="0"/>
        <w:ind w:left="720" w:hanging="720"/>
      </w:pPr>
      <w:r w:rsidRPr="00AD5DC7">
        <w:t>Millar, R. B. 1992. Estimating the size-selectivity of fishing gear by conditioning on the total catch. Journal of the American Statistical Association, 87: 962-968.</w:t>
      </w:r>
    </w:p>
    <w:p w14:paraId="637271FE" w14:textId="77777777" w:rsidR="00AD5DC7" w:rsidRPr="00AD5DC7" w:rsidRDefault="00AD5DC7" w:rsidP="00AD5DC7">
      <w:pPr>
        <w:pStyle w:val="EndNoteBibliography"/>
        <w:spacing w:after="0"/>
        <w:ind w:left="720" w:hanging="720"/>
      </w:pPr>
      <w:r w:rsidRPr="00AD5DC7">
        <w:t>Millar, R. B., and Fryer, R. J. 1999. Estimating the size-selection curves of towed gears, traps, nets and hooks. Reviews in Fish Biology and Fisheries, 9: 89-116.</w:t>
      </w:r>
    </w:p>
    <w:p w14:paraId="71342FEC" w14:textId="77777777" w:rsidR="00AD5DC7" w:rsidRPr="00AD5DC7" w:rsidRDefault="00AD5DC7" w:rsidP="00AD5DC7">
      <w:pPr>
        <w:pStyle w:val="EndNoteBibliography"/>
        <w:spacing w:after="0"/>
        <w:ind w:left="720" w:hanging="720"/>
      </w:pPr>
      <w:r w:rsidRPr="00AD5DC7">
        <w:t>Millar, R. B., and Walsh, S. J. 1992. Analysis of trawl selectivity studies with an application to trouser trawls. Fisheries research, 13: 205-220.</w:t>
      </w:r>
    </w:p>
    <w:p w14:paraId="70033458" w14:textId="77777777" w:rsidR="00AD5DC7" w:rsidRPr="00AD5DC7" w:rsidRDefault="00AD5DC7" w:rsidP="00AD5DC7">
      <w:pPr>
        <w:pStyle w:val="EndNoteBibliography"/>
        <w:spacing w:after="0"/>
        <w:ind w:left="720" w:hanging="720"/>
      </w:pPr>
      <w:r w:rsidRPr="00AD5DC7">
        <w:t>Montgomerie, M. 2015. Basic fishing methods, a comprehensive guide to commercial fishing methods. 106.</w:t>
      </w:r>
    </w:p>
    <w:p w14:paraId="3954D9AD" w14:textId="77777777" w:rsidR="00AD5DC7" w:rsidRPr="00AD5DC7" w:rsidRDefault="00AD5DC7" w:rsidP="00AD5DC7">
      <w:pPr>
        <w:pStyle w:val="EndNoteBibliography"/>
        <w:spacing w:after="0"/>
        <w:ind w:left="720" w:hanging="720"/>
      </w:pPr>
      <w:r w:rsidRPr="00AD5DC7">
        <w:t xml:space="preserve">Nikolic, N., Diméet, J., Fifas, S., Salaün, M., Ravard, D., Fauconnet, L., and Rochet, M.-J. 2015. Efficacy of selective devices in reducing discards in the </w:t>
      </w:r>
      <w:r w:rsidRPr="00AD5DC7">
        <w:rPr>
          <w:i/>
        </w:rPr>
        <w:t>Nephrops</w:t>
      </w:r>
      <w:r w:rsidRPr="00AD5DC7">
        <w:t xml:space="preserve"> trawl fishery in the Bay of Biscay. ICES Journal of Marine Science.</w:t>
      </w:r>
    </w:p>
    <w:p w14:paraId="47664CC4" w14:textId="55334CD4" w:rsidR="00AD5DC7" w:rsidRPr="00AD5DC7" w:rsidRDefault="00AD5DC7" w:rsidP="00AD5DC7">
      <w:pPr>
        <w:pStyle w:val="EndNoteBibliography"/>
        <w:spacing w:after="0"/>
        <w:ind w:left="720" w:hanging="720"/>
      </w:pPr>
      <w:r w:rsidRPr="00AD5DC7">
        <w:t xml:space="preserve">R_Core_Team 2015. R: A language and environment for statistical computing. R Foundation for Statistical Computing, Vienna, Austria. URL </w:t>
      </w:r>
      <w:hyperlink r:id="rId11" w:history="1">
        <w:r w:rsidRPr="00AD5DC7">
          <w:rPr>
            <w:rStyle w:val="Hyperlink"/>
          </w:rPr>
          <w:t>http://www.R-project.org/</w:t>
        </w:r>
      </w:hyperlink>
      <w:r w:rsidRPr="00AD5DC7">
        <w:t>.</w:t>
      </w:r>
    </w:p>
    <w:p w14:paraId="04C724B4" w14:textId="77777777" w:rsidR="00AD5DC7" w:rsidRPr="00AD5DC7" w:rsidRDefault="00AD5DC7" w:rsidP="00AD5DC7">
      <w:pPr>
        <w:pStyle w:val="EndNoteBibliography"/>
        <w:spacing w:after="0"/>
        <w:ind w:left="720" w:hanging="720"/>
      </w:pPr>
      <w:r w:rsidRPr="00AD5DC7">
        <w:t>Revill, A., Course, G., and Pasco, G., 2009. More prawns and fewer cod caught in trials with multi-rig prawn trawl, CEFAS. 3 pp.</w:t>
      </w:r>
    </w:p>
    <w:p w14:paraId="1A21C413" w14:textId="77777777" w:rsidR="00AD5DC7" w:rsidRPr="00AD5DC7" w:rsidRDefault="00AD5DC7" w:rsidP="00AD5DC7">
      <w:pPr>
        <w:pStyle w:val="EndNoteBibliography"/>
        <w:spacing w:after="0"/>
        <w:ind w:left="720" w:hanging="720"/>
      </w:pPr>
      <w:r w:rsidRPr="00AD5DC7">
        <w:t>Sangster, G. I., and Breen, M. 1998. Gear performance and catch comparison trials between a single trawl and a twin rigged gear. Fisheries research, 36: 15-26.</w:t>
      </w:r>
    </w:p>
    <w:p w14:paraId="6EA8C4EC" w14:textId="77777777" w:rsidR="00AD5DC7" w:rsidRPr="00AD5DC7" w:rsidRDefault="00AD5DC7" w:rsidP="00AD5DC7">
      <w:pPr>
        <w:pStyle w:val="EndNoteBibliography"/>
        <w:spacing w:after="0"/>
        <w:ind w:left="720" w:hanging="720"/>
      </w:pPr>
      <w:r w:rsidRPr="00AD5DC7">
        <w:t>Seafish. 2010. Research &amp; Development Catching sector Fact Sheet. 8 pp.</w:t>
      </w:r>
    </w:p>
    <w:p w14:paraId="6A25497D" w14:textId="77777777" w:rsidR="00AD5DC7" w:rsidRPr="00AD5DC7" w:rsidRDefault="00AD5DC7" w:rsidP="00AD5DC7">
      <w:pPr>
        <w:pStyle w:val="EndNoteBibliography"/>
        <w:spacing w:after="0"/>
        <w:ind w:left="720" w:hanging="720"/>
      </w:pPr>
      <w:r w:rsidRPr="00AD5DC7">
        <w:t>Skaug, H. J., and Fournier, D. A. 2006. Automatic approximation of the marginal likelihood in non-Gaussian hierarchical models. Computational Statistics &amp; Data Analysis, 51: 699-709.</w:t>
      </w:r>
    </w:p>
    <w:p w14:paraId="7C208C2D" w14:textId="77777777" w:rsidR="00AD5DC7" w:rsidRPr="00AD5DC7" w:rsidRDefault="00AD5DC7" w:rsidP="00AD5DC7">
      <w:pPr>
        <w:pStyle w:val="EndNoteBibliography"/>
        <w:spacing w:after="0"/>
        <w:ind w:left="720" w:hanging="720"/>
      </w:pPr>
      <w:r w:rsidRPr="00AD5DC7">
        <w:t>Stratoudakis, Y., Bernal, M., Ganias, K., and Uriarte, A. 2006. The daily egg production method: recent advances, current applications and future challenges. Fish and Fisheries, 7: 35-57.</w:t>
      </w:r>
    </w:p>
    <w:p w14:paraId="79ED44E1" w14:textId="77777777" w:rsidR="00AD5DC7" w:rsidRPr="00AD5DC7" w:rsidRDefault="00AD5DC7" w:rsidP="00AD5DC7">
      <w:pPr>
        <w:pStyle w:val="EndNoteBibliography"/>
        <w:spacing w:after="0"/>
        <w:ind w:left="720" w:hanging="720"/>
      </w:pPr>
      <w:r w:rsidRPr="00AD5DC7">
        <w:t xml:space="preserve">Ungfors, A., Bell, E., Johnson, M. L., Cowing, D., Dobson, N. C., Bublitz, R., and Sandell, J. 2013. Chapter Seven - </w:t>
      </w:r>
      <w:r w:rsidRPr="00AD5DC7">
        <w:rPr>
          <w:i/>
        </w:rPr>
        <w:t>Nephrops</w:t>
      </w:r>
      <w:r w:rsidRPr="00AD5DC7">
        <w:t xml:space="preserve"> Fisheries in European Waters. </w:t>
      </w:r>
      <w:r w:rsidRPr="00AD5DC7">
        <w:rPr>
          <w:i/>
        </w:rPr>
        <w:t>In</w:t>
      </w:r>
      <w:r w:rsidRPr="00AD5DC7">
        <w:t xml:space="preserve"> Advances in Marine Biology, pp. 247-314. Ed. by L. J. Magnus, and P. J. Mark. Academic Press.</w:t>
      </w:r>
    </w:p>
    <w:p w14:paraId="3E3FCD21" w14:textId="77777777" w:rsidR="00AD5DC7" w:rsidRPr="00AD5DC7" w:rsidRDefault="00AD5DC7" w:rsidP="00AD5DC7">
      <w:pPr>
        <w:pStyle w:val="EndNoteBibliography"/>
        <w:spacing w:after="0"/>
        <w:ind w:left="720" w:hanging="720"/>
      </w:pPr>
      <w:r w:rsidRPr="00AD5DC7">
        <w:t>van Marlen, B., Wiegerinck, J. A. M., van Os-Koomen, E., and van Barneveld, E. 2014. Catch comparison of flatfish pulse trawls and a tickler chain beam trawl. Fisheries research, 151: 57-69.</w:t>
      </w:r>
    </w:p>
    <w:p w14:paraId="250FF615" w14:textId="77777777" w:rsidR="00AD5DC7" w:rsidRPr="00AD5DC7" w:rsidRDefault="00AD5DC7" w:rsidP="00AD5DC7">
      <w:pPr>
        <w:pStyle w:val="EndNoteBibliography"/>
        <w:ind w:left="720" w:hanging="720"/>
      </w:pPr>
      <w:r w:rsidRPr="00AD5DC7">
        <w:t>Ward, J. M., and Sutinen, J. G. 1994. Vessel entry-exit behaviour in the gulf of Mexico shrimp fishery. American Journal of Agricultural Economics, 76: 916-923.</w:t>
      </w:r>
    </w:p>
    <w:p w14:paraId="0689B6BC" w14:textId="02C0447C" w:rsidR="000955F6" w:rsidRDefault="00D702F7" w:rsidP="00EC039A">
      <w:pPr>
        <w:jc w:val="both"/>
      </w:pPr>
      <w:r>
        <w:fldChar w:fldCharType="end"/>
      </w:r>
    </w:p>
    <w:p w14:paraId="3E81DE95" w14:textId="5AA92694" w:rsidR="00B75205" w:rsidRPr="00990A21" w:rsidRDefault="005744A2" w:rsidP="00B75205">
      <w:pPr>
        <w:pStyle w:val="Heading2"/>
        <w:rPr>
          <w:lang w:val="en-US"/>
        </w:rPr>
      </w:pPr>
      <w:r>
        <w:rPr>
          <w:lang w:val="en-US"/>
        </w:rPr>
        <w:br w:type="page"/>
      </w:r>
    </w:p>
    <w:p w14:paraId="39B390CC" w14:textId="3E76865B" w:rsidR="00B75205" w:rsidRDefault="00B75205" w:rsidP="00AD5847">
      <w:pPr>
        <w:spacing w:after="0" w:line="24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A266BF">
            <w:pPr>
              <w:jc w:val="both"/>
            </w:pPr>
            <w:r>
              <w:t>Vessel</w:t>
            </w:r>
          </w:p>
        </w:tc>
        <w:tc>
          <w:tcPr>
            <w:tcW w:w="0" w:type="auto"/>
            <w:tcBorders>
              <w:top w:val="single" w:sz="4" w:space="0" w:color="auto"/>
            </w:tcBorders>
          </w:tcPr>
          <w:p w14:paraId="3C757BD2" w14:textId="77777777" w:rsidR="00B75205" w:rsidRDefault="00B75205" w:rsidP="00A266BF">
            <w:pPr>
              <w:jc w:val="both"/>
            </w:pPr>
            <w:r>
              <w:t>Our Lass II (DA261)</w:t>
            </w:r>
          </w:p>
        </w:tc>
      </w:tr>
      <w:tr w:rsidR="00B75205" w14:paraId="68451404" w14:textId="77777777" w:rsidTr="00C22FB2">
        <w:tc>
          <w:tcPr>
            <w:tcW w:w="0" w:type="auto"/>
          </w:tcPr>
          <w:p w14:paraId="040E6713" w14:textId="47236B1C" w:rsidR="00B75205" w:rsidRDefault="00B75205" w:rsidP="00A266BF">
            <w:pPr>
              <w:jc w:val="both"/>
            </w:pPr>
            <w:r>
              <w:t xml:space="preserve">Vessel Length Overall </w:t>
            </w:r>
            <w:r w:rsidR="00410BDB">
              <w:t>(m)</w:t>
            </w:r>
          </w:p>
        </w:tc>
        <w:tc>
          <w:tcPr>
            <w:tcW w:w="0" w:type="auto"/>
          </w:tcPr>
          <w:p w14:paraId="3794F343" w14:textId="55A6F7B6" w:rsidR="00B75205" w:rsidRDefault="00B75205" w:rsidP="00A266BF">
            <w:pPr>
              <w:jc w:val="both"/>
            </w:pPr>
            <w:r>
              <w:t>21.7</w:t>
            </w:r>
          </w:p>
        </w:tc>
      </w:tr>
      <w:tr w:rsidR="00B75205" w14:paraId="334C431C" w14:textId="77777777" w:rsidTr="00C22FB2">
        <w:tc>
          <w:tcPr>
            <w:tcW w:w="0" w:type="auto"/>
          </w:tcPr>
          <w:p w14:paraId="3D1DC155" w14:textId="34D0E697" w:rsidR="00B75205" w:rsidRDefault="00B75205" w:rsidP="00A266BF">
            <w:pPr>
              <w:jc w:val="both"/>
            </w:pPr>
            <w:r>
              <w:t>Engine power</w:t>
            </w:r>
            <w:r w:rsidR="00410BDB">
              <w:t xml:space="preserve"> (kW)</w:t>
            </w:r>
          </w:p>
        </w:tc>
        <w:tc>
          <w:tcPr>
            <w:tcW w:w="0" w:type="auto"/>
          </w:tcPr>
          <w:p w14:paraId="398EB897" w14:textId="0179ED65" w:rsidR="00B75205" w:rsidRDefault="00B75205" w:rsidP="00A266BF">
            <w:pPr>
              <w:jc w:val="both"/>
            </w:pPr>
            <w:r>
              <w:t>484</w:t>
            </w:r>
          </w:p>
        </w:tc>
      </w:tr>
      <w:tr w:rsidR="00B75205" w14:paraId="49FABEE7" w14:textId="77777777" w:rsidTr="00C22FB2">
        <w:tc>
          <w:tcPr>
            <w:tcW w:w="0" w:type="auto"/>
          </w:tcPr>
          <w:p w14:paraId="0FB7633D" w14:textId="77777777" w:rsidR="00B75205" w:rsidRDefault="00B75205" w:rsidP="00A266BF">
            <w:pPr>
              <w:jc w:val="both"/>
            </w:pPr>
            <w:r>
              <w:t>Home port</w:t>
            </w:r>
          </w:p>
        </w:tc>
        <w:tc>
          <w:tcPr>
            <w:tcW w:w="0" w:type="auto"/>
          </w:tcPr>
          <w:p w14:paraId="0966DB61" w14:textId="77777777" w:rsidR="00B75205" w:rsidRDefault="00B75205" w:rsidP="00A266BF">
            <w:pPr>
              <w:jc w:val="both"/>
            </w:pPr>
            <w:r>
              <w:t>Howth, Ireland</w:t>
            </w:r>
          </w:p>
        </w:tc>
      </w:tr>
      <w:tr w:rsidR="00B75205" w14:paraId="7F159B7F" w14:textId="77777777" w:rsidTr="00C22FB2">
        <w:tc>
          <w:tcPr>
            <w:tcW w:w="0" w:type="auto"/>
          </w:tcPr>
          <w:p w14:paraId="337A7345" w14:textId="77777777" w:rsidR="00B75205" w:rsidRDefault="00B75205" w:rsidP="00A266BF">
            <w:pPr>
              <w:jc w:val="both"/>
            </w:pPr>
            <w:r>
              <w:t>Trawl type</w:t>
            </w:r>
          </w:p>
        </w:tc>
        <w:tc>
          <w:tcPr>
            <w:tcW w:w="0" w:type="auto"/>
          </w:tcPr>
          <w:p w14:paraId="7BA4DF40" w14:textId="61EFFED2" w:rsidR="00B75205" w:rsidRDefault="00B75205" w:rsidP="00A266BF">
            <w:pPr>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A266BF">
            <w:pPr>
              <w:jc w:val="both"/>
            </w:pPr>
            <w:r>
              <w:t>Trawl manufacturer</w:t>
            </w:r>
          </w:p>
        </w:tc>
        <w:tc>
          <w:tcPr>
            <w:tcW w:w="0" w:type="auto"/>
          </w:tcPr>
          <w:p w14:paraId="193B205F" w14:textId="77777777" w:rsidR="00B75205" w:rsidRDefault="00B75205" w:rsidP="00A266BF">
            <w:pPr>
              <w:jc w:val="both"/>
            </w:pPr>
            <w:r>
              <w:t>Pepe Trawls Ltd., Ireland</w:t>
            </w:r>
          </w:p>
        </w:tc>
      </w:tr>
      <w:tr w:rsidR="00B75205" w14:paraId="5E274A36" w14:textId="77777777" w:rsidTr="00C22FB2">
        <w:tc>
          <w:tcPr>
            <w:tcW w:w="0" w:type="auto"/>
          </w:tcPr>
          <w:p w14:paraId="48FD7488" w14:textId="77777777" w:rsidR="00B75205" w:rsidRDefault="00B75205" w:rsidP="00A266BF">
            <w:pPr>
              <w:jc w:val="both"/>
            </w:pPr>
            <w:r>
              <w:t>Otter board manufacturer/ type</w:t>
            </w:r>
          </w:p>
        </w:tc>
        <w:tc>
          <w:tcPr>
            <w:tcW w:w="0" w:type="auto"/>
          </w:tcPr>
          <w:p w14:paraId="3E6C5C8C" w14:textId="77777777" w:rsidR="00B75205" w:rsidRDefault="00B75205" w:rsidP="00A266BF">
            <w:pPr>
              <w:jc w:val="both"/>
            </w:pPr>
            <w:r>
              <w:t>Dunbar 7’6”</w:t>
            </w:r>
          </w:p>
        </w:tc>
      </w:tr>
      <w:tr w:rsidR="00410BDB" w14:paraId="0A5D01C3" w14:textId="77777777" w:rsidTr="00C22FB2">
        <w:tc>
          <w:tcPr>
            <w:tcW w:w="0" w:type="auto"/>
          </w:tcPr>
          <w:p w14:paraId="0EEC675F" w14:textId="5092EBCB" w:rsidR="00410BDB" w:rsidRDefault="00410BDB" w:rsidP="00410BDB">
            <w:pPr>
              <w:jc w:val="both"/>
            </w:pPr>
            <w:r>
              <w:t>Fishing circle (m)</w:t>
            </w:r>
          </w:p>
        </w:tc>
        <w:tc>
          <w:tcPr>
            <w:tcW w:w="0" w:type="auto"/>
          </w:tcPr>
          <w:p w14:paraId="1E464F4D" w14:textId="1E9366B3" w:rsidR="00410BDB" w:rsidRDefault="00410BDB" w:rsidP="00A266BF">
            <w:pPr>
              <w:jc w:val="both"/>
            </w:pPr>
            <w:r>
              <w:t>380 x 80</w:t>
            </w:r>
          </w:p>
        </w:tc>
      </w:tr>
      <w:tr w:rsidR="00B75205" w14:paraId="31E220D9" w14:textId="77777777" w:rsidTr="00C22FB2">
        <w:tc>
          <w:tcPr>
            <w:tcW w:w="0" w:type="auto"/>
          </w:tcPr>
          <w:p w14:paraId="2456F447" w14:textId="0760E1AF" w:rsidR="00B75205" w:rsidRDefault="00B75205" w:rsidP="00A266BF">
            <w:pPr>
              <w:jc w:val="both"/>
            </w:pPr>
            <w:r>
              <w:t>Door weight</w:t>
            </w:r>
            <w:r w:rsidR="00410BDB">
              <w:t xml:space="preserve"> (kg)</w:t>
            </w:r>
          </w:p>
        </w:tc>
        <w:tc>
          <w:tcPr>
            <w:tcW w:w="0" w:type="auto"/>
          </w:tcPr>
          <w:p w14:paraId="36E60888" w14:textId="3D94DADD" w:rsidR="00B75205" w:rsidRDefault="00B75205" w:rsidP="00A266BF">
            <w:pPr>
              <w:jc w:val="both"/>
            </w:pPr>
            <w:r>
              <w:t>492</w:t>
            </w:r>
          </w:p>
        </w:tc>
      </w:tr>
      <w:tr w:rsidR="00B75205" w14:paraId="12841D58" w14:textId="77777777" w:rsidTr="00C22FB2">
        <w:tc>
          <w:tcPr>
            <w:tcW w:w="0" w:type="auto"/>
          </w:tcPr>
          <w:p w14:paraId="4B12FDB2" w14:textId="2ABEAEB2" w:rsidR="00B75205" w:rsidRDefault="00B75205" w:rsidP="00A266BF">
            <w:pPr>
              <w:jc w:val="both"/>
            </w:pPr>
            <w:r>
              <w:t>Clump weight type/ weight</w:t>
            </w:r>
            <w:r w:rsidR="00410BDB">
              <w:t xml:space="preserve"> (kg)</w:t>
            </w:r>
          </w:p>
        </w:tc>
        <w:tc>
          <w:tcPr>
            <w:tcW w:w="0" w:type="auto"/>
          </w:tcPr>
          <w:p w14:paraId="329B7FD7" w14:textId="129D1958" w:rsidR="00B75205" w:rsidRDefault="00B75205" w:rsidP="00A266BF">
            <w:pPr>
              <w:jc w:val="both"/>
            </w:pPr>
            <w:r>
              <w:t>Roller/ 680</w:t>
            </w:r>
          </w:p>
        </w:tc>
      </w:tr>
      <w:tr w:rsidR="00B75205" w14:paraId="68AEA49A" w14:textId="77777777" w:rsidTr="00C22FB2">
        <w:tc>
          <w:tcPr>
            <w:tcW w:w="0" w:type="auto"/>
          </w:tcPr>
          <w:p w14:paraId="71668252" w14:textId="0D4F64B5" w:rsidR="00B75205" w:rsidRDefault="007E4DA3" w:rsidP="00A266BF">
            <w:pPr>
              <w:jc w:val="both"/>
            </w:pPr>
            <w:r>
              <w:t>Average d</w:t>
            </w:r>
            <w:r w:rsidR="00B75205">
              <w:t>oor to clump spread (</w:t>
            </w:r>
            <w:r>
              <w:t>m</w:t>
            </w:r>
            <w:r w:rsidR="00B75205">
              <w:t>)</w:t>
            </w:r>
          </w:p>
        </w:tc>
        <w:tc>
          <w:tcPr>
            <w:tcW w:w="0" w:type="auto"/>
          </w:tcPr>
          <w:p w14:paraId="04A27D54" w14:textId="39D72A14" w:rsidR="00B75205" w:rsidRDefault="00B75205" w:rsidP="00A266BF">
            <w:pPr>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A266BF">
            <w:pPr>
              <w:jc w:val="both"/>
            </w:pPr>
            <w:r>
              <w:t xml:space="preserve">Sweep length </w:t>
            </w:r>
            <w:r w:rsidR="00410BDB">
              <w:t>(m)</w:t>
            </w:r>
          </w:p>
        </w:tc>
        <w:tc>
          <w:tcPr>
            <w:tcW w:w="0" w:type="auto"/>
            <w:tcBorders>
              <w:bottom w:val="single" w:sz="4" w:space="0" w:color="auto"/>
            </w:tcBorders>
          </w:tcPr>
          <w:p w14:paraId="4DD7314C" w14:textId="0E760F32" w:rsidR="00B75205" w:rsidRDefault="00B75205" w:rsidP="00A266BF">
            <w:pPr>
              <w:jc w:val="both"/>
            </w:pPr>
            <w:r>
              <w:t>50 + 20</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18E40FFC" w14:textId="77777777" w:rsidR="00AD5847" w:rsidRDefault="00AD5847" w:rsidP="00B75205">
      <w:pPr>
        <w:pStyle w:val="Caption"/>
        <w:keepNext/>
        <w:rPr>
          <w:i w:val="0"/>
          <w:sz w:val="24"/>
          <w:szCs w:val="24"/>
        </w:rPr>
      </w:pPr>
    </w:p>
    <w:p w14:paraId="38828CD2" w14:textId="77777777" w:rsidR="00E46813" w:rsidRDefault="00E46813" w:rsidP="00B75205">
      <w:pPr>
        <w:pStyle w:val="Caption"/>
        <w:keepNext/>
        <w:rPr>
          <w:i w:val="0"/>
          <w:sz w:val="24"/>
          <w:szCs w:val="24"/>
        </w:rPr>
      </w:pPr>
      <w:r>
        <w:rPr>
          <w:i w:val="0"/>
          <w:sz w:val="24"/>
          <w:szCs w:val="24"/>
        </w:rPr>
        <w:br w:type="page"/>
      </w:r>
    </w:p>
    <w:p w14:paraId="7C98D406" w14:textId="4470DAB1" w:rsidR="00B75205" w:rsidRPr="00E7161A" w:rsidRDefault="00B75205" w:rsidP="00B75205">
      <w:pPr>
        <w:pStyle w:val="Caption"/>
        <w:keepNext/>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xml:space="preserve">. Multi-rig catch comparison. Multinomial random effects model fit summary. Explanatory variables are abbreviated: carapace length (CL), net configuration (NC) and cod-end total weight (W). The model degrees of freedom (df) includes 6 parameters parameterising the trivariat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A266BF">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A266BF">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Model df</w:t>
            </w:r>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A266BF">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A266BF">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A266BF">
        <w:trPr>
          <w:trHeight w:val="255"/>
          <w:jc w:val="center"/>
        </w:trPr>
        <w:tc>
          <w:tcPr>
            <w:tcW w:w="2694" w:type="dxa"/>
            <w:shd w:val="clear" w:color="auto" w:fill="auto"/>
            <w:noWrap/>
            <w:vAlign w:val="bottom"/>
            <w:hideMark/>
          </w:tcPr>
          <w:p w14:paraId="75DEC4A7"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A266BF">
        <w:trPr>
          <w:trHeight w:val="255"/>
          <w:jc w:val="center"/>
        </w:trPr>
        <w:tc>
          <w:tcPr>
            <w:tcW w:w="2694" w:type="dxa"/>
            <w:shd w:val="clear" w:color="auto" w:fill="auto"/>
            <w:noWrap/>
            <w:vAlign w:val="bottom"/>
            <w:hideMark/>
          </w:tcPr>
          <w:p w14:paraId="7477E94A"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A266BF">
        <w:trPr>
          <w:trHeight w:val="255"/>
          <w:jc w:val="center"/>
        </w:trPr>
        <w:tc>
          <w:tcPr>
            <w:tcW w:w="2694" w:type="dxa"/>
            <w:shd w:val="clear" w:color="auto" w:fill="auto"/>
            <w:noWrap/>
            <w:vAlign w:val="bottom"/>
            <w:hideMark/>
          </w:tcPr>
          <w:p w14:paraId="0F605C30"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A266BF">
        <w:trPr>
          <w:trHeight w:val="255"/>
          <w:jc w:val="center"/>
        </w:trPr>
        <w:tc>
          <w:tcPr>
            <w:tcW w:w="2694" w:type="dxa"/>
            <w:shd w:val="clear" w:color="auto" w:fill="auto"/>
            <w:noWrap/>
            <w:vAlign w:val="bottom"/>
            <w:hideMark/>
          </w:tcPr>
          <w:p w14:paraId="31D26876"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A266BF">
        <w:trPr>
          <w:trHeight w:val="255"/>
          <w:jc w:val="center"/>
        </w:trPr>
        <w:tc>
          <w:tcPr>
            <w:tcW w:w="2694" w:type="dxa"/>
            <w:shd w:val="clear" w:color="auto" w:fill="auto"/>
            <w:noWrap/>
            <w:vAlign w:val="bottom"/>
            <w:hideMark/>
          </w:tcPr>
          <w:p w14:paraId="67AA1E57"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A266BF">
        <w:trPr>
          <w:trHeight w:val="255"/>
          <w:jc w:val="center"/>
        </w:trPr>
        <w:tc>
          <w:tcPr>
            <w:tcW w:w="2694" w:type="dxa"/>
            <w:shd w:val="clear" w:color="auto" w:fill="auto"/>
            <w:noWrap/>
            <w:vAlign w:val="bottom"/>
            <w:hideMark/>
          </w:tcPr>
          <w:p w14:paraId="0F9CCCE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A266BF">
        <w:trPr>
          <w:trHeight w:val="255"/>
          <w:jc w:val="center"/>
        </w:trPr>
        <w:tc>
          <w:tcPr>
            <w:tcW w:w="2694" w:type="dxa"/>
            <w:shd w:val="clear" w:color="auto" w:fill="auto"/>
            <w:noWrap/>
            <w:vAlign w:val="bottom"/>
            <w:hideMark/>
          </w:tcPr>
          <w:p w14:paraId="24248092" w14:textId="77777777" w:rsidR="00B75205" w:rsidRPr="000B1DDB" w:rsidRDefault="00B75205" w:rsidP="00A266BF">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A266BF">
        <w:trPr>
          <w:trHeight w:val="255"/>
          <w:jc w:val="center"/>
        </w:trPr>
        <w:tc>
          <w:tcPr>
            <w:tcW w:w="2694" w:type="dxa"/>
            <w:shd w:val="clear" w:color="auto" w:fill="auto"/>
            <w:noWrap/>
            <w:vAlign w:val="bottom"/>
            <w:hideMark/>
          </w:tcPr>
          <w:p w14:paraId="077F6151" w14:textId="77777777" w:rsidR="00B75205" w:rsidRPr="000B1DDB" w:rsidRDefault="00B75205" w:rsidP="00A266BF">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A266BF">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34943C88" w:rsidR="00F356FF" w:rsidRDefault="00F356FF" w:rsidP="00B75205">
      <w:pPr>
        <w:pStyle w:val="Textbody"/>
      </w:pPr>
      <w:r>
        <w:br w:type="page"/>
      </w:r>
    </w:p>
    <w:p w14:paraId="35E2F5F0" w14:textId="77777777" w:rsidR="00B75205" w:rsidRDefault="00B75205" w:rsidP="00B75205">
      <w:pPr>
        <w:pStyle w:val="Textbody"/>
      </w:pPr>
    </w:p>
    <w:p w14:paraId="5A8F68A7" w14:textId="1B6B18CA" w:rsidR="00F356FF" w:rsidRDefault="00F356FF" w:rsidP="004248B6">
      <w:pPr>
        <w:ind w:left="720" w:hanging="720"/>
        <w:jc w:val="center"/>
      </w:pPr>
      <w:r>
        <w:rPr>
          <w:noProof/>
          <w:lang w:eastAsia="en-IE"/>
        </w:rPr>
        <w:drawing>
          <wp:inline distT="0" distB="0" distL="0" distR="0" wp14:anchorId="29C306B2" wp14:editId="300AE74E">
            <wp:extent cx="5731510" cy="36963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d-rig.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696335"/>
                    </a:xfrm>
                    <a:prstGeom prst="rect">
                      <a:avLst/>
                    </a:prstGeom>
                  </pic:spPr>
                </pic:pic>
              </a:graphicData>
            </a:graphic>
          </wp:inline>
        </w:drawing>
      </w:r>
    </w:p>
    <w:p w14:paraId="4AAEB206" w14:textId="148C6A5E" w:rsidR="00F356FF" w:rsidRDefault="00036647" w:rsidP="00B75205">
      <w:pPr>
        <w:ind w:left="720" w:hanging="720"/>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3312FB">
        <w:instrText xml:space="preserve"> ADDIN EN.CITE &lt;EndNote&gt;&lt;Cite AuthorYear="1"&gt;&lt;Author&gt;Seafish&lt;/Author&gt;&lt;Year&gt;2010&lt;/Year&gt;&lt;RecNum&gt;656&lt;/RecNum&gt;&lt;DisplayText&gt;Seafish (2010)&lt;/DisplayText&gt;&lt;record&gt;&lt;rec-number&gt;656&lt;/rec-number&gt;&lt;foreign-keys&gt;&lt;key app="EN" db-id="xax5v99p909t04eax0qpx5zu9ddad5erz5fw" timestamp="1448883948"&gt;656&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Seafish</w:t>
      </w:r>
      <w:r w:rsidR="00031BD0">
        <w:t>.</w:t>
      </w:r>
      <w:r w:rsidR="006037AB">
        <w:t xml:space="preserve"> </w:t>
      </w:r>
    </w:p>
    <w:p w14:paraId="2AF0647A" w14:textId="77777777" w:rsidR="00F356FF" w:rsidRDefault="00F356FF" w:rsidP="00B75205">
      <w:pPr>
        <w:ind w:left="720" w:hanging="720"/>
      </w:pPr>
    </w:p>
    <w:p w14:paraId="3347F5AF" w14:textId="5FCD294D" w:rsidR="00F356FF" w:rsidRDefault="00F356FF" w:rsidP="00B75205">
      <w:pPr>
        <w:ind w:left="720" w:hanging="720"/>
      </w:pPr>
      <w:r>
        <w:br w:type="page"/>
      </w:r>
    </w:p>
    <w:p w14:paraId="5CB6595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0D6CDF97" w:rsidR="00B75205" w:rsidRDefault="00B75205" w:rsidP="00B75205">
      <w:pPr>
        <w:pStyle w:val="Caption"/>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047C076A" w:rsidR="00B75205" w:rsidRDefault="00B75205" w:rsidP="00B75205">
      <w:pPr>
        <w:pStyle w:val="Caption"/>
        <w:rPr>
          <w:i w:val="0"/>
          <w:sz w:val="24"/>
          <w:szCs w:val="24"/>
        </w:rPr>
      </w:pPr>
      <w:r w:rsidRPr="00475E71">
        <w:rPr>
          <w:i w:val="0"/>
          <w:sz w:val="24"/>
          <w:szCs w:val="24"/>
        </w:rPr>
        <w:t xml:space="preserve">Figure </w:t>
      </w:r>
      <w:r w:rsidR="00036647">
        <w:rPr>
          <w:i w:val="0"/>
          <w:sz w:val="24"/>
          <w:szCs w:val="24"/>
        </w:rPr>
        <w:t>3</w:t>
      </w:r>
      <w:r>
        <w:rPr>
          <w:i w:val="0"/>
          <w:sz w:val="24"/>
          <w:szCs w:val="24"/>
        </w:rPr>
        <w:t xml:space="preserve">. Multi-rig catch comparison. Estimated trivariat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001D0DCB" w:rsidR="00B75205" w:rsidRPr="00813A7E" w:rsidRDefault="00B75205" w:rsidP="00B75205">
      <w:pPr>
        <w:pStyle w:val="Caption"/>
        <w:rPr>
          <w:i w:val="0"/>
          <w:sz w:val="24"/>
          <w:szCs w:val="24"/>
        </w:rPr>
      </w:pPr>
      <w:r w:rsidRPr="00813A7E">
        <w:rPr>
          <w:i w:val="0"/>
          <w:sz w:val="24"/>
          <w:szCs w:val="24"/>
        </w:rPr>
        <w:t xml:space="preserve">Figure </w:t>
      </w:r>
      <w:r w:rsidR="00036647">
        <w:rPr>
          <w:i w:val="0"/>
          <w:sz w:val="24"/>
          <w:szCs w:val="24"/>
        </w:rPr>
        <w:t>4</w:t>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1F0C3A00" w:rsidR="00B75205" w:rsidRPr="00813A7E" w:rsidRDefault="00B75205" w:rsidP="00B75205">
      <w:pPr>
        <w:pStyle w:val="Caption"/>
        <w:rPr>
          <w:i w:val="0"/>
          <w:sz w:val="24"/>
          <w:szCs w:val="24"/>
        </w:rPr>
      </w:pPr>
      <w:r w:rsidRPr="00813A7E">
        <w:rPr>
          <w:i w:val="0"/>
          <w:sz w:val="24"/>
          <w:szCs w:val="24"/>
        </w:rPr>
        <w:t xml:space="preserve">Figure </w:t>
      </w:r>
      <w:r w:rsidR="00036647">
        <w:rPr>
          <w:i w:val="0"/>
          <w:sz w:val="24"/>
          <w:szCs w:val="24"/>
        </w:rPr>
        <w:t>5</w:t>
      </w:r>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705C2D04"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ilin" w:date="2015-11-30T17:21:00Z" w:initials="C">
    <w:p w14:paraId="65572315" w14:textId="5CB6045D" w:rsidR="00C741C4" w:rsidRDefault="00C741C4">
      <w:pPr>
        <w:pStyle w:val="CommentText"/>
        <w:rPr>
          <w:rStyle w:val="CommentReference"/>
        </w:rPr>
      </w:pPr>
      <w:r>
        <w:rPr>
          <w:rStyle w:val="CommentReference"/>
        </w:rPr>
        <w:annotationRef/>
      </w:r>
      <w:r>
        <w:rPr>
          <w:rStyle w:val="CommentReference"/>
        </w:rPr>
        <w:t>To-dos:</w:t>
      </w:r>
    </w:p>
    <w:p w14:paraId="3DC33744" w14:textId="4A5E7D51" w:rsidR="00C741C4" w:rsidRDefault="00C741C4">
      <w:pPr>
        <w:pStyle w:val="CommentText"/>
        <w:rPr>
          <w:rStyle w:val="CommentReference"/>
        </w:rPr>
      </w:pPr>
      <w:r>
        <w:rPr>
          <w:rStyle w:val="CommentReference"/>
        </w:rPr>
        <w:t>Discussion clean-up and Fishery Implications paragraphs – Done RC</w:t>
      </w:r>
    </w:p>
    <w:p w14:paraId="670FB539" w14:textId="51761C71" w:rsidR="00C741C4" w:rsidRDefault="00C741C4">
      <w:pPr>
        <w:pStyle w:val="CommentText"/>
        <w:rPr>
          <w:rStyle w:val="CommentReference"/>
        </w:rPr>
      </w:pPr>
      <w:r>
        <w:rPr>
          <w:rStyle w:val="CommentReference"/>
        </w:rPr>
        <w:t xml:space="preserve">References (modelling ones into endnote) </w:t>
      </w:r>
      <w:r w:rsidR="00990A21">
        <w:rPr>
          <w:rStyle w:val="CommentReference"/>
        </w:rPr>
        <w:t>Done RC</w:t>
      </w:r>
    </w:p>
    <w:p w14:paraId="307E1D76" w14:textId="4FCFC725" w:rsidR="00C741C4" w:rsidRDefault="00C741C4">
      <w:pPr>
        <w:pStyle w:val="CommentText"/>
        <w:rPr>
          <w:rStyle w:val="CommentReference"/>
        </w:rPr>
      </w:pPr>
      <w:r>
        <w:rPr>
          <w:rStyle w:val="CommentReference"/>
        </w:rPr>
        <w:t xml:space="preserve">Figure and Table labels (check) – </w:t>
      </w:r>
      <w:r w:rsidR="00990A21">
        <w:rPr>
          <w:rStyle w:val="CommentReference"/>
        </w:rPr>
        <w:t>Done Daragh double check when formatting for ICES</w:t>
      </w:r>
    </w:p>
    <w:p w14:paraId="4B1D099F" w14:textId="7392C77C" w:rsidR="00C741C4" w:rsidRDefault="00C741C4">
      <w:pPr>
        <w:pStyle w:val="CommentText"/>
        <w:rPr>
          <w:rStyle w:val="CommentReference"/>
        </w:rPr>
      </w:pPr>
      <w:r>
        <w:rPr>
          <w:rStyle w:val="CommentReference"/>
        </w:rPr>
        <w:t>General text clean-up (accept/reject changes) Done RC</w:t>
      </w:r>
    </w:p>
    <w:p w14:paraId="12ED64E7" w14:textId="60FBE2DF" w:rsidR="00C741C4" w:rsidRDefault="00C741C4">
      <w:pPr>
        <w:pStyle w:val="CommentText"/>
        <w:rPr>
          <w:rStyle w:val="CommentReference"/>
        </w:rPr>
      </w:pPr>
      <w:r>
        <w:rPr>
          <w:rStyle w:val="CommentReference"/>
        </w:rPr>
        <w:t>Abstract Done RC</w:t>
      </w:r>
    </w:p>
    <w:p w14:paraId="56BE8C0D" w14:textId="77777777" w:rsidR="00C741C4" w:rsidRDefault="00C741C4">
      <w:pPr>
        <w:pStyle w:val="CommentText"/>
      </w:pPr>
    </w:p>
  </w:comment>
  <w:comment w:id="1" w:author="Cosgrove, Ronan" w:date="2015-11-30T17:21:00Z" w:initials="CR">
    <w:p w14:paraId="5B48A419" w14:textId="0F2953D1" w:rsidR="005744A2" w:rsidRDefault="005744A2">
      <w:pPr>
        <w:pStyle w:val="CommentText"/>
      </w:pPr>
      <w:r>
        <w:rPr>
          <w:rStyle w:val="CommentReference"/>
        </w:rPr>
        <w:annotationRef/>
      </w:r>
      <w:r>
        <w:t xml:space="preserve">Coilin you may want to add a couple here </w:t>
      </w:r>
    </w:p>
  </w:comment>
  <w:comment w:id="2" w:author="Windows User" w:date="2015-11-30T17:21:00Z" w:initials="WU">
    <w:p w14:paraId="7FC15F98" w14:textId="0AC43508" w:rsidR="00AD38AA" w:rsidRDefault="00AD38AA">
      <w:pPr>
        <w:pStyle w:val="CommentText"/>
      </w:pPr>
      <w:r>
        <w:rPr>
          <w:rStyle w:val="CommentReference"/>
        </w:rPr>
        <w:annotationRef/>
      </w:r>
      <w:r>
        <w:t xml:space="preserve">Is it </w:t>
      </w:r>
      <w:proofErr w:type="spellStart"/>
      <w:r>
        <w:t>bycatch</w:t>
      </w:r>
      <w:proofErr w:type="spellEnd"/>
      <w:r>
        <w:t xml:space="preserve"> or by-catch… because we use different spelling in different parts of the paper </w:t>
      </w:r>
    </w:p>
  </w:comment>
  <w:comment w:id="3" w:author="Windows User" w:date="2015-11-30T17:21:00Z" w:initials="WU">
    <w:p w14:paraId="675C2BDC" w14:textId="7BF602B8" w:rsidR="00AD38AA" w:rsidRDefault="00AD38AA">
      <w:pPr>
        <w:pStyle w:val="CommentText"/>
      </w:pPr>
      <w:r>
        <w:rPr>
          <w:rStyle w:val="CommentReference"/>
        </w:rPr>
        <w:annotationRef/>
      </w:r>
      <w:r>
        <w:t>I’m assuming the “the” should have been “this”</w:t>
      </w:r>
    </w:p>
  </w:comment>
  <w:comment w:id="6" w:author="Windows User" w:date="2015-11-30T17:21:00Z" w:initials="WU">
    <w:p w14:paraId="27D34BB3" w14:textId="6B9EDEC0" w:rsidR="00AD38AA" w:rsidRDefault="00AD38AA">
      <w:pPr>
        <w:pStyle w:val="CommentText"/>
      </w:pPr>
      <w:r>
        <w:rPr>
          <w:rStyle w:val="CommentReference"/>
        </w:rPr>
        <w:annotationRef/>
      </w:r>
      <w:r w:rsidR="00CA4EE0">
        <w:t>Is</w:t>
      </w:r>
      <w:r>
        <w:t xml:space="preserve"> this supposed to be a title? (Not sure what title type)</w:t>
      </w:r>
    </w:p>
  </w:comment>
  <w:comment w:id="7" w:author="Windows User" w:date="2015-11-30T17:21:00Z" w:initials="WU">
    <w:p w14:paraId="702DF687" w14:textId="57CC41EC" w:rsidR="00AD38AA" w:rsidRDefault="00AD38AA">
      <w:pPr>
        <w:pStyle w:val="CommentText"/>
      </w:pPr>
      <w:r>
        <w:rPr>
          <w:rStyle w:val="CommentReference"/>
        </w:rPr>
        <w:annotationRef/>
      </w:r>
      <w:r w:rsidR="00A24C87">
        <w:t xml:space="preserve">Could we replace “but” with </w:t>
      </w:r>
      <w:r>
        <w:t>“as they were”?</w:t>
      </w:r>
    </w:p>
  </w:comment>
  <w:comment w:id="8" w:author="Windows User" w:date="2015-11-30T17:21:00Z" w:initials="WU">
    <w:p w14:paraId="3E2B2B05" w14:textId="2EA01956" w:rsidR="00AD38AA" w:rsidRDefault="00AD38AA">
      <w:pPr>
        <w:pStyle w:val="CommentText"/>
      </w:pPr>
      <w:r>
        <w:rPr>
          <w:rStyle w:val="CommentReference"/>
        </w:rPr>
        <w:annotationRef/>
      </w:r>
      <w:r>
        <w:t>Should we define “</w:t>
      </w:r>
      <w:proofErr w:type="spellStart"/>
      <w:r>
        <w:t>overfit</w:t>
      </w:r>
      <w:proofErr w:type="spellEnd"/>
      <w:r>
        <w:t>”?</w:t>
      </w:r>
    </w:p>
  </w:comment>
  <w:comment w:id="9" w:author="Windows User" w:date="2015-11-30T17:21:00Z" w:initials="WU">
    <w:p w14:paraId="3D775EB5" w14:textId="6D47D5AE" w:rsidR="00AD38AA" w:rsidRDefault="00AD38AA">
      <w:pPr>
        <w:pStyle w:val="CommentText"/>
      </w:pPr>
      <w:r>
        <w:rPr>
          <w:rStyle w:val="CommentReference"/>
        </w:rPr>
        <w:annotationRef/>
      </w:r>
      <w:r>
        <w:t>Replace “as” with “which are”?</w:t>
      </w:r>
    </w:p>
  </w:comment>
  <w:comment w:id="10" w:author="Cosgrove, Ronan" w:date="2015-11-30T17:21:00Z" w:initials="CR">
    <w:p w14:paraId="267BA0F0" w14:textId="10544AD6" w:rsidR="00C741C4" w:rsidRDefault="00C741C4">
      <w:pPr>
        <w:pStyle w:val="CommentText"/>
      </w:pPr>
      <w:r>
        <w:rPr>
          <w:rStyle w:val="CommentReference"/>
        </w:rPr>
        <w:annotationRef/>
      </w:r>
      <w:r>
        <w:t>Ref needed</w:t>
      </w:r>
    </w:p>
  </w:comment>
  <w:comment w:id="11" w:author="Windows User" w:date="2015-11-30T17:21:00Z" w:initials="WU">
    <w:p w14:paraId="5209E714" w14:textId="601A2649" w:rsidR="00A24C87" w:rsidRDefault="00A24C87">
      <w:pPr>
        <w:pStyle w:val="CommentText"/>
      </w:pPr>
      <w:r>
        <w:rPr>
          <w:rStyle w:val="CommentReference"/>
        </w:rPr>
        <w:annotationRef/>
      </w:r>
      <w:r>
        <w:t>Ref 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6E7056C5" w15:done="0"/>
  <w15:commentEx w15:paraId="21CDA3FB" w15:done="0"/>
  <w15:commentEx w15:paraId="234661E4" w15:done="0"/>
  <w15:commentEx w15:paraId="7AE52D75" w15:done="0"/>
  <w15:commentEx w15:paraId="2D1B0BA7" w15:done="0"/>
  <w15:commentEx w15:paraId="29A5F380" w15:done="0"/>
  <w15:commentEx w15:paraId="5E7B42AD" w15:done="0"/>
  <w15:commentEx w15:paraId="39B9C422" w15:done="0"/>
  <w15:commentEx w15:paraId="26A62BAA" w15:done="0"/>
  <w15:commentEx w15:paraId="7EB10A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99623" w14:textId="77777777" w:rsidR="00F70752" w:rsidRDefault="00F70752" w:rsidP="00DA7263">
      <w:pPr>
        <w:spacing w:after="0" w:line="240" w:lineRule="auto"/>
      </w:pPr>
      <w:r>
        <w:separator/>
      </w:r>
    </w:p>
  </w:endnote>
  <w:endnote w:type="continuationSeparator" w:id="0">
    <w:p w14:paraId="09C6DEA6" w14:textId="77777777" w:rsidR="00F70752" w:rsidRDefault="00F70752"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C5BD57" w14:textId="77777777" w:rsidR="00F70752" w:rsidRDefault="00F70752" w:rsidP="00DA7263">
      <w:pPr>
        <w:spacing w:after="0" w:line="240" w:lineRule="auto"/>
      </w:pPr>
      <w:r>
        <w:separator/>
      </w:r>
    </w:p>
  </w:footnote>
  <w:footnote w:type="continuationSeparator" w:id="0">
    <w:p w14:paraId="5A76C44F" w14:textId="77777777" w:rsidR="00F70752" w:rsidRDefault="00F70752" w:rsidP="00DA72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1&lt;/item&gt;&lt;item&gt;252&lt;/item&gt;&lt;item&gt;321&lt;/item&gt;&lt;item&gt;545&lt;/item&gt;&lt;item&gt;594&lt;/item&gt;&lt;item&gt;606&lt;/item&gt;&lt;item&gt;612&lt;/item&gt;&lt;item&gt;615&lt;/item&gt;&lt;item&gt;620&lt;/item&gt;&lt;item&gt;621&lt;/item&gt;&lt;item&gt;623&lt;/item&gt;&lt;item&gt;624&lt;/item&gt;&lt;item&gt;625&lt;/item&gt;&lt;item&gt;627&lt;/item&gt;&lt;item&gt;628&lt;/item&gt;&lt;item&gt;631&lt;/item&gt;&lt;item&gt;632&lt;/item&gt;&lt;item&gt;635&lt;/item&gt;&lt;item&gt;638&lt;/item&gt;&lt;item&gt;639&lt;/item&gt;&lt;item&gt;640&lt;/item&gt;&lt;item&gt;643&lt;/item&gt;&lt;item&gt;644&lt;/item&gt;&lt;item&gt;646&lt;/item&gt;&lt;item&gt;647&lt;/item&gt;&lt;item&gt;649&lt;/item&gt;&lt;item&gt;650&lt;/item&gt;&lt;item&gt;652&lt;/item&gt;&lt;item&gt;656&lt;/item&gt;&lt;item&gt;657&lt;/item&gt;&lt;item&gt;658&lt;/item&gt;&lt;item&gt;659&lt;/item&gt;&lt;item&gt;660&lt;/item&gt;&lt;item&gt;662&lt;/item&gt;&lt;item&gt;663&lt;/item&gt;&lt;item&gt;664&lt;/item&gt;&lt;item&gt;665&lt;/item&gt;&lt;item&gt;666&lt;/item&gt;&lt;item&gt;667&lt;/item&gt;&lt;item&gt;669&lt;/item&gt;&lt;item&gt;673&lt;/item&gt;&lt;/record-ids&gt;&lt;/item&gt;&lt;/Libraries&gt;"/>
  </w:docVars>
  <w:rsids>
    <w:rsidRoot w:val="00A17811"/>
    <w:rsid w:val="00003676"/>
    <w:rsid w:val="00004590"/>
    <w:rsid w:val="00021415"/>
    <w:rsid w:val="00025128"/>
    <w:rsid w:val="000260E3"/>
    <w:rsid w:val="00031BD0"/>
    <w:rsid w:val="00036647"/>
    <w:rsid w:val="000462F5"/>
    <w:rsid w:val="000610A6"/>
    <w:rsid w:val="00067490"/>
    <w:rsid w:val="0007625E"/>
    <w:rsid w:val="000862DC"/>
    <w:rsid w:val="000906F5"/>
    <w:rsid w:val="000955F6"/>
    <w:rsid w:val="00096B53"/>
    <w:rsid w:val="000A7565"/>
    <w:rsid w:val="000B1643"/>
    <w:rsid w:val="000B5EC1"/>
    <w:rsid w:val="000B64F4"/>
    <w:rsid w:val="000C2545"/>
    <w:rsid w:val="000C3E92"/>
    <w:rsid w:val="000D26E8"/>
    <w:rsid w:val="000E0C9A"/>
    <w:rsid w:val="000E0EBE"/>
    <w:rsid w:val="000E75A5"/>
    <w:rsid w:val="000E766C"/>
    <w:rsid w:val="000F3F57"/>
    <w:rsid w:val="000F446F"/>
    <w:rsid w:val="000F4B0F"/>
    <w:rsid w:val="000F4CBB"/>
    <w:rsid w:val="00102C2F"/>
    <w:rsid w:val="00115B76"/>
    <w:rsid w:val="0012468B"/>
    <w:rsid w:val="001314DF"/>
    <w:rsid w:val="0013610D"/>
    <w:rsid w:val="00137416"/>
    <w:rsid w:val="00142E67"/>
    <w:rsid w:val="00144B4A"/>
    <w:rsid w:val="00145D33"/>
    <w:rsid w:val="00147942"/>
    <w:rsid w:val="001521E7"/>
    <w:rsid w:val="0015275C"/>
    <w:rsid w:val="00152A87"/>
    <w:rsid w:val="001549A7"/>
    <w:rsid w:val="001550E1"/>
    <w:rsid w:val="001738BE"/>
    <w:rsid w:val="0017449E"/>
    <w:rsid w:val="0018347F"/>
    <w:rsid w:val="00190D44"/>
    <w:rsid w:val="001A0254"/>
    <w:rsid w:val="001A2262"/>
    <w:rsid w:val="001A232C"/>
    <w:rsid w:val="001A3F94"/>
    <w:rsid w:val="001B15AB"/>
    <w:rsid w:val="001C1A82"/>
    <w:rsid w:val="001C34F8"/>
    <w:rsid w:val="001C5EB6"/>
    <w:rsid w:val="001D00D8"/>
    <w:rsid w:val="001D1C3C"/>
    <w:rsid w:val="001E6418"/>
    <w:rsid w:val="001E79AB"/>
    <w:rsid w:val="001F355E"/>
    <w:rsid w:val="001F704C"/>
    <w:rsid w:val="001F7AFB"/>
    <w:rsid w:val="00212169"/>
    <w:rsid w:val="0021282F"/>
    <w:rsid w:val="002142EC"/>
    <w:rsid w:val="00214984"/>
    <w:rsid w:val="0022121B"/>
    <w:rsid w:val="00224112"/>
    <w:rsid w:val="00235163"/>
    <w:rsid w:val="00235A0C"/>
    <w:rsid w:val="00246826"/>
    <w:rsid w:val="002632BA"/>
    <w:rsid w:val="002701D3"/>
    <w:rsid w:val="00283A26"/>
    <w:rsid w:val="00283BBA"/>
    <w:rsid w:val="00284F60"/>
    <w:rsid w:val="00285710"/>
    <w:rsid w:val="00292BAC"/>
    <w:rsid w:val="002970B8"/>
    <w:rsid w:val="002A2524"/>
    <w:rsid w:val="002A5FEE"/>
    <w:rsid w:val="002B0E5F"/>
    <w:rsid w:val="002B7B8F"/>
    <w:rsid w:val="002C0791"/>
    <w:rsid w:val="002C22A8"/>
    <w:rsid w:val="002C49DD"/>
    <w:rsid w:val="002C4DEF"/>
    <w:rsid w:val="002D20D9"/>
    <w:rsid w:val="002E428E"/>
    <w:rsid w:val="002E7418"/>
    <w:rsid w:val="00311691"/>
    <w:rsid w:val="00312DEF"/>
    <w:rsid w:val="003215FE"/>
    <w:rsid w:val="003219AD"/>
    <w:rsid w:val="00324DD1"/>
    <w:rsid w:val="003312FB"/>
    <w:rsid w:val="00344C54"/>
    <w:rsid w:val="00350D7F"/>
    <w:rsid w:val="00362188"/>
    <w:rsid w:val="003654AA"/>
    <w:rsid w:val="00365F5D"/>
    <w:rsid w:val="00370DE5"/>
    <w:rsid w:val="003716A1"/>
    <w:rsid w:val="0037486E"/>
    <w:rsid w:val="003758FF"/>
    <w:rsid w:val="00376EE6"/>
    <w:rsid w:val="00381F3B"/>
    <w:rsid w:val="00383FA8"/>
    <w:rsid w:val="00384C2F"/>
    <w:rsid w:val="00394542"/>
    <w:rsid w:val="00395542"/>
    <w:rsid w:val="00395CA7"/>
    <w:rsid w:val="003A2145"/>
    <w:rsid w:val="003A5813"/>
    <w:rsid w:val="003A68CB"/>
    <w:rsid w:val="003A6CFE"/>
    <w:rsid w:val="003B0A89"/>
    <w:rsid w:val="003B207A"/>
    <w:rsid w:val="003B548B"/>
    <w:rsid w:val="003C5C46"/>
    <w:rsid w:val="003C6063"/>
    <w:rsid w:val="003D5A7F"/>
    <w:rsid w:val="003E3F5A"/>
    <w:rsid w:val="003E53D1"/>
    <w:rsid w:val="003E631A"/>
    <w:rsid w:val="003F29C4"/>
    <w:rsid w:val="003F2E1C"/>
    <w:rsid w:val="003F7F5A"/>
    <w:rsid w:val="004010F0"/>
    <w:rsid w:val="00410BDB"/>
    <w:rsid w:val="004200B6"/>
    <w:rsid w:val="004248B6"/>
    <w:rsid w:val="0042588B"/>
    <w:rsid w:val="00440B62"/>
    <w:rsid w:val="00441981"/>
    <w:rsid w:val="00455890"/>
    <w:rsid w:val="00457BCB"/>
    <w:rsid w:val="004673C1"/>
    <w:rsid w:val="004763E6"/>
    <w:rsid w:val="00485CFB"/>
    <w:rsid w:val="00495176"/>
    <w:rsid w:val="0049679A"/>
    <w:rsid w:val="004A73FF"/>
    <w:rsid w:val="004C0DF1"/>
    <w:rsid w:val="004C7BB0"/>
    <w:rsid w:val="004E2B45"/>
    <w:rsid w:val="004E7006"/>
    <w:rsid w:val="004F0A0D"/>
    <w:rsid w:val="0050337E"/>
    <w:rsid w:val="00511BDF"/>
    <w:rsid w:val="005125F0"/>
    <w:rsid w:val="00512C03"/>
    <w:rsid w:val="00521548"/>
    <w:rsid w:val="005216D7"/>
    <w:rsid w:val="005367E6"/>
    <w:rsid w:val="0053746D"/>
    <w:rsid w:val="005414D4"/>
    <w:rsid w:val="00551208"/>
    <w:rsid w:val="00551802"/>
    <w:rsid w:val="00552208"/>
    <w:rsid w:val="00555EE9"/>
    <w:rsid w:val="00563871"/>
    <w:rsid w:val="00565FF9"/>
    <w:rsid w:val="00566790"/>
    <w:rsid w:val="0057357A"/>
    <w:rsid w:val="005744A2"/>
    <w:rsid w:val="005822D4"/>
    <w:rsid w:val="00597EA4"/>
    <w:rsid w:val="005B14C3"/>
    <w:rsid w:val="005E155C"/>
    <w:rsid w:val="005F65E1"/>
    <w:rsid w:val="006037AB"/>
    <w:rsid w:val="006127F0"/>
    <w:rsid w:val="006223F3"/>
    <w:rsid w:val="006421F8"/>
    <w:rsid w:val="00642A02"/>
    <w:rsid w:val="00664063"/>
    <w:rsid w:val="00664FB0"/>
    <w:rsid w:val="00671214"/>
    <w:rsid w:val="00691F52"/>
    <w:rsid w:val="00692FAA"/>
    <w:rsid w:val="00695FC0"/>
    <w:rsid w:val="00697C57"/>
    <w:rsid w:val="006B1997"/>
    <w:rsid w:val="006D6D1B"/>
    <w:rsid w:val="006E7C39"/>
    <w:rsid w:val="00701A94"/>
    <w:rsid w:val="00701F8E"/>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725E9"/>
    <w:rsid w:val="007734BD"/>
    <w:rsid w:val="00773C40"/>
    <w:rsid w:val="00776105"/>
    <w:rsid w:val="00797333"/>
    <w:rsid w:val="007A377E"/>
    <w:rsid w:val="007B2A11"/>
    <w:rsid w:val="007B6519"/>
    <w:rsid w:val="007C7657"/>
    <w:rsid w:val="007D67DE"/>
    <w:rsid w:val="007E3AAB"/>
    <w:rsid w:val="007E4DA3"/>
    <w:rsid w:val="007E67F4"/>
    <w:rsid w:val="007E7728"/>
    <w:rsid w:val="007F58CD"/>
    <w:rsid w:val="008005E4"/>
    <w:rsid w:val="00801D68"/>
    <w:rsid w:val="00822C98"/>
    <w:rsid w:val="00830192"/>
    <w:rsid w:val="00834150"/>
    <w:rsid w:val="008348C2"/>
    <w:rsid w:val="00836310"/>
    <w:rsid w:val="00840279"/>
    <w:rsid w:val="00844AE8"/>
    <w:rsid w:val="00844D2A"/>
    <w:rsid w:val="00847EC6"/>
    <w:rsid w:val="0086185B"/>
    <w:rsid w:val="00866C5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1329A"/>
    <w:rsid w:val="00920ED2"/>
    <w:rsid w:val="009217D0"/>
    <w:rsid w:val="0092592B"/>
    <w:rsid w:val="009333D1"/>
    <w:rsid w:val="0093514A"/>
    <w:rsid w:val="00943260"/>
    <w:rsid w:val="00952C74"/>
    <w:rsid w:val="00961962"/>
    <w:rsid w:val="0096336E"/>
    <w:rsid w:val="00973150"/>
    <w:rsid w:val="00985E45"/>
    <w:rsid w:val="00986BFE"/>
    <w:rsid w:val="00986DC7"/>
    <w:rsid w:val="00990914"/>
    <w:rsid w:val="00990A21"/>
    <w:rsid w:val="00990DAD"/>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157A"/>
    <w:rsid w:val="00A11B8F"/>
    <w:rsid w:val="00A163B9"/>
    <w:rsid w:val="00A1762B"/>
    <w:rsid w:val="00A17811"/>
    <w:rsid w:val="00A204B3"/>
    <w:rsid w:val="00A208B6"/>
    <w:rsid w:val="00A24C87"/>
    <w:rsid w:val="00A24EE0"/>
    <w:rsid w:val="00A25C25"/>
    <w:rsid w:val="00A266BF"/>
    <w:rsid w:val="00A316F7"/>
    <w:rsid w:val="00A34184"/>
    <w:rsid w:val="00A36CF1"/>
    <w:rsid w:val="00A3763A"/>
    <w:rsid w:val="00A41EBF"/>
    <w:rsid w:val="00A4241A"/>
    <w:rsid w:val="00A42BA1"/>
    <w:rsid w:val="00A42BDD"/>
    <w:rsid w:val="00A45CFD"/>
    <w:rsid w:val="00A47B19"/>
    <w:rsid w:val="00A549CD"/>
    <w:rsid w:val="00A7631D"/>
    <w:rsid w:val="00A773E0"/>
    <w:rsid w:val="00A82628"/>
    <w:rsid w:val="00A8502C"/>
    <w:rsid w:val="00A90700"/>
    <w:rsid w:val="00A97962"/>
    <w:rsid w:val="00AB1DCB"/>
    <w:rsid w:val="00AC1BBC"/>
    <w:rsid w:val="00AD38AA"/>
    <w:rsid w:val="00AD55CC"/>
    <w:rsid w:val="00AD5847"/>
    <w:rsid w:val="00AD5DC7"/>
    <w:rsid w:val="00AE0589"/>
    <w:rsid w:val="00AF6EBD"/>
    <w:rsid w:val="00AF7DAD"/>
    <w:rsid w:val="00B10B42"/>
    <w:rsid w:val="00B217C3"/>
    <w:rsid w:val="00B22827"/>
    <w:rsid w:val="00B24BE3"/>
    <w:rsid w:val="00B2682A"/>
    <w:rsid w:val="00B26BB3"/>
    <w:rsid w:val="00B357AB"/>
    <w:rsid w:val="00B40ED0"/>
    <w:rsid w:val="00B45012"/>
    <w:rsid w:val="00B46A48"/>
    <w:rsid w:val="00B478F0"/>
    <w:rsid w:val="00B5126B"/>
    <w:rsid w:val="00B51B00"/>
    <w:rsid w:val="00B52DDD"/>
    <w:rsid w:val="00B635FE"/>
    <w:rsid w:val="00B671A9"/>
    <w:rsid w:val="00B721B9"/>
    <w:rsid w:val="00B733B7"/>
    <w:rsid w:val="00B74C5F"/>
    <w:rsid w:val="00B75205"/>
    <w:rsid w:val="00B8463B"/>
    <w:rsid w:val="00B96FEA"/>
    <w:rsid w:val="00BA0E5F"/>
    <w:rsid w:val="00BA57C5"/>
    <w:rsid w:val="00BB3290"/>
    <w:rsid w:val="00BB55CA"/>
    <w:rsid w:val="00BB7912"/>
    <w:rsid w:val="00BC7D02"/>
    <w:rsid w:val="00BD7987"/>
    <w:rsid w:val="00BE064A"/>
    <w:rsid w:val="00BF37E0"/>
    <w:rsid w:val="00BF77D2"/>
    <w:rsid w:val="00C00725"/>
    <w:rsid w:val="00C0318B"/>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EE0"/>
    <w:rsid w:val="00CB5E59"/>
    <w:rsid w:val="00CB78B6"/>
    <w:rsid w:val="00CC1A31"/>
    <w:rsid w:val="00CD6DFA"/>
    <w:rsid w:val="00CF12CD"/>
    <w:rsid w:val="00CF663C"/>
    <w:rsid w:val="00D0048A"/>
    <w:rsid w:val="00D05FE2"/>
    <w:rsid w:val="00D05FFC"/>
    <w:rsid w:val="00D315CE"/>
    <w:rsid w:val="00D32AAD"/>
    <w:rsid w:val="00D36D0A"/>
    <w:rsid w:val="00D429BA"/>
    <w:rsid w:val="00D433CA"/>
    <w:rsid w:val="00D44925"/>
    <w:rsid w:val="00D54036"/>
    <w:rsid w:val="00D54DB7"/>
    <w:rsid w:val="00D55293"/>
    <w:rsid w:val="00D62A79"/>
    <w:rsid w:val="00D701AC"/>
    <w:rsid w:val="00D702F7"/>
    <w:rsid w:val="00D72036"/>
    <w:rsid w:val="00D72081"/>
    <w:rsid w:val="00D73696"/>
    <w:rsid w:val="00D816BD"/>
    <w:rsid w:val="00D8663A"/>
    <w:rsid w:val="00D96AD9"/>
    <w:rsid w:val="00D97EBA"/>
    <w:rsid w:val="00DA14FC"/>
    <w:rsid w:val="00DA3936"/>
    <w:rsid w:val="00DA5BD4"/>
    <w:rsid w:val="00DA7263"/>
    <w:rsid w:val="00DB3EFF"/>
    <w:rsid w:val="00DB4A9E"/>
    <w:rsid w:val="00DC2B5E"/>
    <w:rsid w:val="00DE51FE"/>
    <w:rsid w:val="00DE75D1"/>
    <w:rsid w:val="00DF0BF2"/>
    <w:rsid w:val="00DF7876"/>
    <w:rsid w:val="00E00FCE"/>
    <w:rsid w:val="00E04822"/>
    <w:rsid w:val="00E16279"/>
    <w:rsid w:val="00E24840"/>
    <w:rsid w:val="00E253AA"/>
    <w:rsid w:val="00E267F5"/>
    <w:rsid w:val="00E3241D"/>
    <w:rsid w:val="00E33F43"/>
    <w:rsid w:val="00E34A8F"/>
    <w:rsid w:val="00E42B56"/>
    <w:rsid w:val="00E43246"/>
    <w:rsid w:val="00E451A6"/>
    <w:rsid w:val="00E46813"/>
    <w:rsid w:val="00E559F0"/>
    <w:rsid w:val="00E73857"/>
    <w:rsid w:val="00E807D4"/>
    <w:rsid w:val="00E86E24"/>
    <w:rsid w:val="00E90F4F"/>
    <w:rsid w:val="00E9331C"/>
    <w:rsid w:val="00E97280"/>
    <w:rsid w:val="00EA2C01"/>
    <w:rsid w:val="00EA453A"/>
    <w:rsid w:val="00EA5953"/>
    <w:rsid w:val="00EA5EFC"/>
    <w:rsid w:val="00EA618F"/>
    <w:rsid w:val="00EC039A"/>
    <w:rsid w:val="00EC0479"/>
    <w:rsid w:val="00EC3F9F"/>
    <w:rsid w:val="00EC5F88"/>
    <w:rsid w:val="00ED2772"/>
    <w:rsid w:val="00ED3A80"/>
    <w:rsid w:val="00ED4876"/>
    <w:rsid w:val="00ED4B0D"/>
    <w:rsid w:val="00EE53FF"/>
    <w:rsid w:val="00EF30A7"/>
    <w:rsid w:val="00F02106"/>
    <w:rsid w:val="00F105AF"/>
    <w:rsid w:val="00F10AA7"/>
    <w:rsid w:val="00F1127E"/>
    <w:rsid w:val="00F144AB"/>
    <w:rsid w:val="00F1551F"/>
    <w:rsid w:val="00F17124"/>
    <w:rsid w:val="00F17992"/>
    <w:rsid w:val="00F245C4"/>
    <w:rsid w:val="00F24DAD"/>
    <w:rsid w:val="00F356FF"/>
    <w:rsid w:val="00F35F6F"/>
    <w:rsid w:val="00F377A1"/>
    <w:rsid w:val="00F45772"/>
    <w:rsid w:val="00F46725"/>
    <w:rsid w:val="00F479A2"/>
    <w:rsid w:val="00F54154"/>
    <w:rsid w:val="00F55F06"/>
    <w:rsid w:val="00F562D1"/>
    <w:rsid w:val="00F6317D"/>
    <w:rsid w:val="00F70752"/>
    <w:rsid w:val="00F72347"/>
    <w:rsid w:val="00F72B9E"/>
    <w:rsid w:val="00F72C22"/>
    <w:rsid w:val="00F74BDF"/>
    <w:rsid w:val="00F91BAE"/>
    <w:rsid w:val="00FA3083"/>
    <w:rsid w:val="00FB0AE4"/>
    <w:rsid w:val="00FB6449"/>
    <w:rsid w:val="00FC3644"/>
    <w:rsid w:val="00FD5F42"/>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R-project.org/"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http://www.fao.org/fishery/statistics/software/fishstatj/en"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27D494-0730-446C-8A9E-813D0E3A2D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0919</Words>
  <Characters>62244</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Windows User</cp:lastModifiedBy>
  <cp:revision>5</cp:revision>
  <cp:lastPrinted>2015-11-26T11:03:00Z</cp:lastPrinted>
  <dcterms:created xsi:type="dcterms:W3CDTF">2015-11-30T17:20:00Z</dcterms:created>
  <dcterms:modified xsi:type="dcterms:W3CDTF">2015-11-30T17:21:00Z</dcterms:modified>
</cp:coreProperties>
</file>